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8A3D56">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8A3D56">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8A3D56">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8A3D56">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8A3D56">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8A3D56">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8A3D56">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8A3D56">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8A3D56">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8A3D56">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8A3D56">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8A3D56">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8A3D56">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8A3D5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261AD8" w:rsidP="004846C4">
      <w:pPr>
        <w:pStyle w:val="Bullet4"/>
        <w:rPr>
          <w:lang w:val="en-US"/>
        </w:rPr>
      </w:pPr>
      <w:r>
        <w:rPr>
          <w:lang w:val="en-US"/>
        </w:rPr>
        <w:t>Kỹ thuật A</w:t>
      </w:r>
    </w:p>
    <w:p w:rsidR="006850BF" w:rsidRPr="00261AD8" w:rsidRDefault="00261AD8" w:rsidP="00261AD8">
      <w:pPr>
        <w:rPr>
          <w:sz w:val="24"/>
          <w:lang w:val="en-US"/>
        </w:rPr>
      </w:pPr>
      <w:r>
        <w:rPr>
          <w:lang w:val="en-US"/>
        </w:rPr>
        <w:t xml:space="preserve">Kỹ thuật </w:t>
      </w:r>
    </w:p>
    <w:p w:rsidR="00D53824" w:rsidRPr="00562157" w:rsidRDefault="00261AD8" w:rsidP="004846C4">
      <w:pPr>
        <w:pStyle w:val="Bullet4"/>
        <w:rPr>
          <w:lang w:val="en-US"/>
        </w:rPr>
      </w:pPr>
      <w:r>
        <w:rPr>
          <w:lang w:val="en-US"/>
        </w:rPr>
        <w:t>Kỹ thuật B</w:t>
      </w:r>
    </w:p>
    <w:p w:rsidR="00D53824" w:rsidRPr="00562157" w:rsidRDefault="00261AD8" w:rsidP="008443E1">
      <w:pPr>
        <w:spacing w:line="324" w:lineRule="auto"/>
        <w:rPr>
          <w:lang w:val="en-US"/>
        </w:rPr>
      </w:pPr>
      <w:r>
        <w:rPr>
          <w:lang w:val="en-US"/>
        </w:rPr>
        <w:t>Kỹ thuật B</w:t>
      </w:r>
    </w:p>
    <w:p w:rsidR="00D53824" w:rsidRPr="00562157" w:rsidRDefault="00D53824" w:rsidP="004846C4">
      <w:pPr>
        <w:pStyle w:val="Bullet4"/>
        <w:rPr>
          <w:lang w:val="en-US"/>
        </w:rPr>
      </w:pPr>
      <w:r w:rsidRPr="00562157">
        <w:rPr>
          <w:lang w:val="en-US"/>
        </w:rPr>
        <w:t>Kết luận</w:t>
      </w:r>
    </w:p>
    <w:p w:rsidR="00D53824" w:rsidRPr="00562157" w:rsidRDefault="00D53824" w:rsidP="008443E1">
      <w:pPr>
        <w:spacing w:line="324" w:lineRule="auto"/>
        <w:rPr>
          <w:lang w:val="en-US"/>
        </w:rPr>
      </w:pPr>
      <w:r w:rsidRPr="00562157">
        <w:rPr>
          <w:lang w:val="en-US"/>
        </w:rPr>
        <w:t>Tương</w:t>
      </w:r>
      <w:r w:rsidR="00261AD8">
        <w:rPr>
          <w:lang w:val="en-US"/>
        </w:rPr>
        <w:t xml:space="preserve"> … </w:t>
      </w:r>
      <w:r w:rsidRPr="00562157">
        <w:rPr>
          <w:lang w:val="en-US"/>
        </w:rPr>
        <w:t>.</w:t>
      </w:r>
      <w:r w:rsidR="00B22C85" w:rsidRPr="00562157">
        <w:rPr>
          <w:lang w:val="en-US"/>
        </w:rPr>
        <w:t xml:space="preserve"> Chúng em sẽ trình bày rõ hơn về lý do chúng em thực hiện đề tài ở phần tiếp theo.</w:t>
      </w:r>
    </w:p>
    <w:p w:rsidR="00D53824" w:rsidRPr="00562157" w:rsidRDefault="00D53824" w:rsidP="00CD778B">
      <w:pPr>
        <w:pStyle w:val="Heading2"/>
        <w:rPr>
          <w:lang w:val="en-US"/>
        </w:rPr>
      </w:pPr>
      <w:bookmarkStart w:id="174" w:name="_Toc359716061"/>
      <w:bookmarkStart w:id="175" w:name="_Toc360055355"/>
      <w:bookmarkStart w:id="176" w:name="_Toc360417474"/>
      <w:bookmarkStart w:id="177" w:name="_Toc360417654"/>
      <w:bookmarkStart w:id="178" w:name="_Toc515781205"/>
      <w:bookmarkEnd w:id="170"/>
      <w:bookmarkEnd w:id="171"/>
      <w:r w:rsidRPr="00562157">
        <w:rPr>
          <w:lang w:val="en-US"/>
        </w:rPr>
        <w:t>Lý do thực hiện đề tài</w:t>
      </w:r>
      <w:bookmarkEnd w:id="174"/>
      <w:bookmarkEnd w:id="175"/>
      <w:bookmarkEnd w:id="176"/>
      <w:bookmarkEnd w:id="177"/>
      <w:bookmarkEnd w:id="178"/>
    </w:p>
    <w:p w:rsidR="008F7757" w:rsidRPr="00562157" w:rsidRDefault="008F7757" w:rsidP="008443E1">
      <w:pPr>
        <w:rPr>
          <w:rFonts w:ascii="Arial" w:hAnsi="Arial" w:cs="Arial"/>
          <w:b/>
          <w:bCs/>
          <w:iCs/>
          <w:sz w:val="28"/>
          <w:szCs w:val="28"/>
          <w:lang w:val="en-US"/>
        </w:rPr>
      </w:pPr>
      <w:bookmarkStart w:id="179" w:name="_Toc359716062"/>
      <w:bookmarkStart w:id="180" w:name="_Toc360055356"/>
      <w:bookmarkStart w:id="181" w:name="_Toc360417475"/>
      <w:bookmarkStart w:id="182" w:name="_Toc360417655"/>
    </w:p>
    <w:p w:rsidR="00D53824" w:rsidRPr="00562157" w:rsidRDefault="00D53824" w:rsidP="00CD778B">
      <w:pPr>
        <w:pStyle w:val="Heading2"/>
        <w:rPr>
          <w:lang w:val="en-US"/>
        </w:rPr>
      </w:pPr>
      <w:bookmarkStart w:id="183" w:name="_Toc515781206"/>
      <w:r w:rsidRPr="00562157">
        <w:rPr>
          <w:lang w:val="en-US"/>
        </w:rPr>
        <w:t>Mục tiêu đề tài</w:t>
      </w:r>
      <w:bookmarkEnd w:id="179"/>
      <w:bookmarkEnd w:id="180"/>
      <w:bookmarkEnd w:id="181"/>
      <w:bookmarkEnd w:id="182"/>
      <w:bookmarkEnd w:id="183"/>
    </w:p>
    <w:p w:rsidR="00D53824" w:rsidRPr="00261AD8" w:rsidRDefault="00D53824" w:rsidP="00261AD8">
      <w:pPr>
        <w:rPr>
          <w:lang w:val="en-US"/>
        </w:rPr>
      </w:pPr>
      <w:r w:rsidRPr="00562157">
        <w:rPr>
          <w:lang w:val="en-US"/>
        </w:rPr>
        <w:t>Đề tài</w:t>
      </w:r>
      <w:r w:rsidR="007F45DA" w:rsidRPr="00562157">
        <w:rPr>
          <w:lang w:val="en-US"/>
        </w:rPr>
        <w:t xml:space="preserve"> chúng</w:t>
      </w:r>
    </w:p>
    <w:p w:rsidR="00C6164C" w:rsidRPr="00562157" w:rsidRDefault="00A17CA9" w:rsidP="00CD778B">
      <w:pPr>
        <w:pStyle w:val="Heading2"/>
        <w:rPr>
          <w:lang w:val="en-US"/>
        </w:rPr>
      </w:pPr>
      <w:bookmarkStart w:id="184" w:name="_Toc359938280"/>
      <w:bookmarkStart w:id="185" w:name="_Toc360055357"/>
      <w:bookmarkStart w:id="186" w:name="_Toc360417476"/>
      <w:bookmarkStart w:id="187" w:name="_Toc360417656"/>
      <w:bookmarkStart w:id="188" w:name="_Toc515781207"/>
      <w:r w:rsidRPr="00562157">
        <w:rPr>
          <w:lang w:val="en-US"/>
        </w:rPr>
        <w:lastRenderedPageBreak/>
        <w:t>Nội dung luận văn</w:t>
      </w:r>
      <w:bookmarkEnd w:id="184"/>
      <w:bookmarkEnd w:id="185"/>
      <w:bookmarkEnd w:id="186"/>
      <w:bookmarkEnd w:id="187"/>
      <w:bookmarkEnd w:id="188"/>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261AD8">
        <w:rPr>
          <w:lang w:val="en-US"/>
        </w:rPr>
        <w:t>X</w:t>
      </w:r>
      <w:r w:rsidRPr="00562157">
        <w:rPr>
          <w:lang w:val="en-US"/>
        </w:rPr>
        <w:t xml:space="preserve"> chương, sau đây là nội dung chính của từng chương.</w:t>
      </w:r>
    </w:p>
    <w:p w:rsidR="000F4F64" w:rsidRPr="00562157"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p>
    <w:p w:rsidR="0039626C" w:rsidRPr="00562157"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 xml:space="preserve">: </w:t>
      </w:r>
    </w:p>
    <w:p w:rsidR="00BB756A" w:rsidRPr="00562157"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p>
    <w:p w:rsidR="00F3039A" w:rsidRPr="00562157" w:rsidRDefault="00DC6D7A" w:rsidP="008443E1">
      <w:pPr>
        <w:rPr>
          <w:lang w:val="en-US"/>
        </w:rPr>
      </w:pPr>
      <w:r w:rsidRPr="00562157">
        <w:rPr>
          <w:b/>
          <w:lang w:val="en-US"/>
        </w:rPr>
        <w:fldChar w:fldCharType="begin"/>
      </w:r>
      <w:r w:rsidRPr="00562157">
        <w:rPr>
          <w:b/>
          <w:lang w:val="en-US"/>
        </w:rPr>
        <w:instrText xml:space="preserve"> REF _Ref36004881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7</w:t>
      </w:r>
      <w:r w:rsidRPr="00562157">
        <w:rPr>
          <w:b/>
          <w:lang w:val="en-US"/>
        </w:rPr>
        <w:fldChar w:fldCharType="end"/>
      </w:r>
      <w:r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89" w:name="_Toc201850495"/>
      <w:bookmarkEnd w:id="153"/>
      <w:bookmarkEnd w:id="163"/>
      <w:bookmarkEnd w:id="164"/>
      <w:r w:rsidRPr="00562157">
        <w:rPr>
          <w:lang w:val="en-US"/>
        </w:rPr>
        <w:lastRenderedPageBreak/>
        <w:br/>
      </w:r>
      <w:bookmarkStart w:id="190" w:name="_Toc515781208"/>
      <w:bookmarkStart w:id="191" w:name="_Toc359938291"/>
      <w:r w:rsidR="00F96E68">
        <w:rPr>
          <w:lang w:val="en-US"/>
        </w:rPr>
        <w:t>Các phương pháp nhận dạng vật thể</w:t>
      </w:r>
      <w:bookmarkEnd w:id="190"/>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2" w:name="_Toc359716065"/>
      <w:bookmarkStart w:id="193" w:name="_Toc360055359"/>
      <w:bookmarkStart w:id="194" w:name="_Toc360417478"/>
      <w:bookmarkStart w:id="195" w:name="_Toc360417658"/>
      <w:bookmarkStart w:id="196" w:name="_Toc515781209"/>
      <w:r w:rsidRPr="00562157">
        <w:rPr>
          <w:lang w:val="en-US"/>
        </w:rPr>
        <w:t>T</w:t>
      </w:r>
      <w:bookmarkEnd w:id="192"/>
      <w:bookmarkEnd w:id="193"/>
      <w:bookmarkEnd w:id="194"/>
      <w:bookmarkEnd w:id="195"/>
      <w:r w:rsidR="00F96E68">
        <w:rPr>
          <w:lang w:val="en-US"/>
        </w:rPr>
        <w:t>ổng quan về nhận dạng</w:t>
      </w:r>
      <w:bookmarkEnd w:id="196"/>
    </w:p>
    <w:p w:rsidR="004C71ED" w:rsidRDefault="004C71ED" w:rsidP="004C71ED">
      <w:pPr>
        <w:pStyle w:val="Problem"/>
        <w:rPr>
          <w:lang w:val="en-US"/>
        </w:rPr>
      </w:pPr>
      <w:r>
        <w:rPr>
          <w:lang w:val="en-US"/>
        </w:rPr>
        <w:t>Đặt vấn đề</w:t>
      </w:r>
    </w:p>
    <w:p w:rsidR="004C71ED" w:rsidRPr="004C71ED" w:rsidRDefault="004C71ED" w:rsidP="004C71ED">
      <w:pPr>
        <w:pStyle w:val="Solution"/>
        <w:rPr>
          <w:lang w:val="en-US"/>
        </w:rPr>
      </w:pPr>
      <w:r>
        <w:rPr>
          <w:lang w:val="en-US"/>
        </w:rPr>
        <w:t>Giải pháp</w:t>
      </w:r>
    </w:p>
    <w:p w:rsidR="00FF07E6" w:rsidRDefault="00F96E68" w:rsidP="00CD778B">
      <w:pPr>
        <w:pStyle w:val="Heading2"/>
        <w:rPr>
          <w:lang w:val="en-US"/>
        </w:rPr>
      </w:pPr>
      <w:bookmarkStart w:id="197" w:name="_Toc515781210"/>
      <w:r>
        <w:rPr>
          <w:lang w:val="en-US"/>
        </w:rPr>
        <w:t>Nhận dạng vật bằng màu sắc</w:t>
      </w:r>
      <w:bookmarkEnd w:id="197"/>
    </w:p>
    <w:p w:rsidR="004C71ED" w:rsidRDefault="004C71ED" w:rsidP="004C71ED">
      <w:pPr>
        <w:rPr>
          <w:lang w:val="en-US"/>
        </w:rPr>
      </w:pPr>
      <w:r>
        <w:rPr>
          <w:lang w:val="en-US"/>
        </w:rPr>
        <w:t>Việc nhận dạng chính xác vật thể tương tác đóng vai trò quan trọng trong ứng dụng vì nó giúp người dùng giao tiếp được với hệ thống và nâng cao trải nghiệm của người dùng. 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4C71ED" w:rsidRDefault="004C71ED" w:rsidP="004C71ED">
      <w:pPr>
        <w:keepNext/>
      </w:pPr>
      <w:r w:rsidRPr="00E416AE">
        <w:rPr>
          <w:rFonts w:eastAsia="Times New Roman"/>
          <w:noProof/>
          <w:szCs w:val="26"/>
        </w:rPr>
        <mc:AlternateContent>
          <mc:Choice Requires="wpg">
            <w:drawing>
              <wp:inline distT="0" distB="0" distL="0" distR="0" wp14:anchorId="796C686D">
                <wp:extent cx="5433107" cy="216217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16217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A3D56" w:rsidRPr="00E416AE" w:rsidRDefault="008A3D56"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A3D56" w:rsidRPr="00E416AE" w:rsidRDefault="008A3D56" w:rsidP="004C71ED">
                              <w:pPr>
                                <w:pStyle w:val="NormalWeb"/>
                                <w:spacing w:after="0"/>
                                <w:jc w:val="center"/>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A3D56" w:rsidRPr="00E416AE" w:rsidRDefault="008A3D56"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A3D56" w:rsidRPr="00E416AE" w:rsidRDefault="008A3D56"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A3D56" w:rsidRPr="00E416AE" w:rsidRDefault="008A3D56"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A3D56" w:rsidRPr="00E416AE" w:rsidRDefault="008A3D56"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A3D56" w:rsidRPr="00E416AE" w:rsidRDefault="008A3D56" w:rsidP="00DF4366">
                              <w:pPr>
                                <w:pStyle w:val="NormalWeb"/>
                                <w:spacing w:after="0"/>
                                <w:jc w:val="center"/>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170.2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8A3D56" w:rsidRPr="00E416AE" w:rsidRDefault="008A3D56"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8A3D56" w:rsidRPr="00E416AE" w:rsidRDefault="008A3D56" w:rsidP="004C71ED">
                        <w:pPr>
                          <w:pStyle w:val="NormalWeb"/>
                          <w:spacing w:after="0"/>
                          <w:jc w:val="center"/>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8A3D56" w:rsidRPr="00E416AE" w:rsidRDefault="008A3D56"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8A3D56" w:rsidRPr="00E416AE" w:rsidRDefault="008A3D56"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8A3D56" w:rsidRPr="00E416AE" w:rsidRDefault="008A3D56"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8A3D56" w:rsidRPr="00E416AE" w:rsidRDefault="008A3D56"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8A3D56" w:rsidRPr="00E416AE" w:rsidRDefault="008A3D56" w:rsidP="00DF4366">
                        <w:pPr>
                          <w:pStyle w:val="NormalWeb"/>
                          <w:spacing w:after="0"/>
                          <w:jc w:val="center"/>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" adj="16564" fillcolor="black [3213]" strokecolor="#243f60 [1604]"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" adj="16564" fillcolor="black [3213]" strokecolor="#243f60 [1604]"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198"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198"/>
      <w:r>
        <w:rPr>
          <w:noProof/>
        </w:rPr>
        <w:t xml:space="preserve"> Quy trình nhận dạng vật thể bằng xử lý ảnh cơ bản</w:t>
      </w:r>
    </w:p>
    <w:p w:rsidR="004C71ED" w:rsidRDefault="004C71ED" w:rsidP="004C71ED">
      <w:r>
        <w:lastRenderedPageBreak/>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2"/>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8A3D56" w:rsidRPr="00CA5CE2" w:rsidRDefault="008A3D56"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8A3D56" w:rsidRPr="00AB63EF" w:rsidRDefault="008A3D56"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8A3D56" w:rsidRPr="00CA5CE2" w:rsidRDefault="008A3D56"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8A3D56" w:rsidRPr="00CA5CE2" w:rsidRDefault="008A3D56"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8A3D56" w:rsidRPr="00CA5CE2" w:rsidRDefault="008A3D56"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8A3D56" w:rsidRPr="00AB63EF" w:rsidRDefault="008A3D56"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8A3D56" w:rsidRPr="00CA5CE2" w:rsidRDefault="008A3D56"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8A3D56" w:rsidRPr="00CA5CE2" w:rsidRDefault="008A3D56"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199" w:name="_Ref515734210"/>
      <w:bookmarkStart w:id="200" w:name="_Toc515781245"/>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w:t>
      </w:r>
      <w:r w:rsidR="0074733C">
        <w:fldChar w:fldCharType="end"/>
      </w:r>
      <w:bookmarkEnd w:id="199"/>
      <w:r>
        <w:t xml:space="preserve"> </w:t>
      </w:r>
      <w:r w:rsidRPr="00DF6483">
        <w:rPr>
          <w:noProof/>
        </w:rPr>
        <w:t>Kết quả các bước trong quy trình nhận dạng vật thể</w:t>
      </w:r>
      <w:bookmarkEnd w:id="200"/>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CE6531">
      <w:pPr>
        <w:pStyle w:val="KetLuan"/>
      </w:pPr>
      <w:r w:rsidRPr="00EE1C16">
        <w:lastRenderedPageBreak/>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CE6531">
      <w:pPr>
        <w:pStyle w:val="Dash"/>
        <w:rPr>
          <w:lang w:val="en-US"/>
        </w:rPr>
      </w:pPr>
      <w:r w:rsidRPr="00D568B7">
        <w:rPr>
          <w:lang w:val="en-US"/>
        </w:rPr>
        <w:t>A: Ma trận điểm ảnh của ảnh nhị phân.</w:t>
      </w:r>
    </w:p>
    <w:p w:rsidR="00CE6531" w:rsidRPr="00D568B7" w:rsidRDefault="00CE6531" w:rsidP="00CE6531">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1" w:name="_Ref515734699"/>
      <w:bookmarkStart w:id="202" w:name="_Toc515781246"/>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2</w:t>
      </w:r>
      <w:r w:rsidR="0074733C">
        <w:fldChar w:fldCharType="end"/>
      </w:r>
      <w:bookmarkEnd w:id="201"/>
      <w:r>
        <w:t xml:space="preserve"> </w:t>
      </w:r>
      <w:r>
        <w:rPr>
          <w:noProof/>
        </w:rPr>
        <w:t>Ví dụ về toán tử erosion</w:t>
      </w:r>
      <w:bookmarkEnd w:id="202"/>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CE6531">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E6531" w:rsidRPr="00CE6531" w:rsidRDefault="00CE6531" w:rsidP="00CE6531"/>
    <w:p w:rsidR="00CA45D9" w:rsidRPr="00562157" w:rsidRDefault="00F96E68" w:rsidP="00CD778B">
      <w:pPr>
        <w:pStyle w:val="Heading2"/>
        <w:rPr>
          <w:lang w:val="en-US"/>
        </w:rPr>
      </w:pPr>
      <w:bookmarkStart w:id="203" w:name="_Toc515781211"/>
      <w:bookmarkStart w:id="204" w:name="_Toc360055368"/>
      <w:bookmarkStart w:id="205" w:name="_Toc360417489"/>
      <w:bookmarkStart w:id="206" w:name="_Toc360417669"/>
      <w:r>
        <w:rPr>
          <w:lang w:val="en-US"/>
        </w:rPr>
        <w:lastRenderedPageBreak/>
        <w:t>Áp dụng Vuforia trong việc nhận dạng</w:t>
      </w:r>
      <w:bookmarkEnd w:id="203"/>
    </w:p>
    <w:p w:rsidR="00EF25CE" w:rsidRDefault="00343509" w:rsidP="00EF25CE">
      <w:pPr>
        <w:pStyle w:val="Heading3"/>
      </w:pPr>
      <w:bookmarkStart w:id="207" w:name="_Toc515781212"/>
      <w:r>
        <w:t>Giới thiệu</w:t>
      </w:r>
      <w:bookmarkEnd w:id="207"/>
    </w:p>
    <w:p w:rsidR="00343509" w:rsidRDefault="00343509" w:rsidP="00343509">
      <w:pPr>
        <w:pStyle w:val="Heading3"/>
      </w:pPr>
      <w:bookmarkStart w:id="208" w:name="_Toc515781213"/>
      <w:r>
        <w:t>Các vấn đề kỹ thuật khi sử dụng Vuforia</w:t>
      </w:r>
      <w:bookmarkEnd w:id="208"/>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t>Truy</w:t>
      </w:r>
      <w:r w:rsidRPr="00F22377">
        <w:t xml:space="preserve"> cập vào </w:t>
      </w:r>
      <w:hyperlink r:id="rId18"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09" w:name="_Ref515735014"/>
      <w:bookmarkStart w:id="210" w:name="_Toc515781247"/>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3</w:t>
      </w:r>
      <w:r w:rsidR="0074733C">
        <w:fldChar w:fldCharType="end"/>
      </w:r>
      <w:bookmarkEnd w:id="209"/>
      <w:r>
        <w:rPr>
          <w:noProof/>
        </w:rPr>
        <w:t xml:space="preserve"> Đăng kí tài khoản Vuforia</w:t>
      </w:r>
      <w:bookmarkEnd w:id="210"/>
    </w:p>
    <w:p w:rsidR="00343509" w:rsidRDefault="00343509" w:rsidP="00343509">
      <w:pPr>
        <w:rPr>
          <w:rStyle w:val="Hyperlink"/>
          <w:szCs w:val="26"/>
        </w:rPr>
      </w:pPr>
      <w:r>
        <w:t xml:space="preserve">Sau khi xác nhận tài khoản, ta đăng nhập vào hệ thống với đường dẫn: </w:t>
      </w:r>
      <w:hyperlink r:id="rId20"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lastRenderedPageBreak/>
        <w:t xml:space="preserve">Trước hết, ta cần tải bộ cài từ trang Download của Vuforia với đường dẫn sau: </w:t>
      </w:r>
      <w:hyperlink r:id="rId2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1" w:name="_Ref515735067"/>
      <w:bookmarkStart w:id="212" w:name="_Toc515781248"/>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4</w:t>
      </w:r>
      <w:r w:rsidR="0074733C">
        <w:fldChar w:fldCharType="end"/>
      </w:r>
      <w:bookmarkEnd w:id="211"/>
      <w:r>
        <w:t xml:space="preserve"> </w:t>
      </w:r>
      <w:r w:rsidRPr="00326863">
        <w:rPr>
          <w:noProof/>
        </w:rPr>
        <w:t>Cho phép sử dụng Vuforia trong project</w:t>
      </w:r>
      <w:bookmarkEnd w:id="212"/>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13" w:name="_Ref515735201"/>
      <w:bookmarkStart w:id="214" w:name="_Toc515781249"/>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5</w:t>
      </w:r>
      <w:r w:rsidR="0074733C">
        <w:fldChar w:fldCharType="end"/>
      </w:r>
      <w:bookmarkEnd w:id="213"/>
      <w:r>
        <w:rPr>
          <w:noProof/>
        </w:rPr>
        <w:t xml:space="preserve"> Giao diện lấy App Key</w:t>
      </w:r>
      <w:bookmarkEnd w:id="214"/>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15" w:name="_Ref515735289"/>
      <w:bookmarkStart w:id="216" w:name="_Toc515781250"/>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6</w:t>
      </w:r>
      <w:r w:rsidR="0074733C">
        <w:fldChar w:fldCharType="end"/>
      </w:r>
      <w:bookmarkEnd w:id="215"/>
      <w:r>
        <w:rPr>
          <w:noProof/>
        </w:rPr>
        <w:t xml:space="preserve"> </w:t>
      </w:r>
      <w:r>
        <w:t>Gắn App Key vào project</w:t>
      </w:r>
      <w:bookmarkEnd w:id="216"/>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6"/>
                          <a:srcRect t="-1" b="-1"/>
                          <a:stretch/>
                        </pic:blipFill>
                        <pic:spPr>
                          <a:xfrm>
                            <a:off x="4587858" y="0"/>
                            <a:ext cx="4858395" cy="2579169"/>
                          </a:xfrm>
                          <a:prstGeom prst="rect">
                            <a:avLst/>
                          </a:prstGeom>
                        </pic:spPr>
                      </pic:pic>
                    </wpg:wgp>
                  </a:graphicData>
                </a:graphic>
              </wp:inline>
            </w:drawing>
          </mc:Choice>
          <mc:Fallback>
            <w:pict>
              <v:group w14:anchorId="17C210AC"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2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28" o:title="" croptop="-1f" cropbottom="-1f"/>
                </v:shape>
                <w10:anchorlock/>
              </v:group>
            </w:pict>
          </mc:Fallback>
        </mc:AlternateContent>
      </w:r>
    </w:p>
    <w:p w:rsidR="004B4F6E" w:rsidRDefault="004B4F6E" w:rsidP="004B4F6E">
      <w:pPr>
        <w:pStyle w:val="Caption"/>
      </w:pPr>
      <w:bookmarkStart w:id="217" w:name="_Ref515735424"/>
      <w:bookmarkStart w:id="218" w:name="_Toc515781251"/>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7</w:t>
      </w:r>
      <w:r w:rsidR="0074733C">
        <w:fldChar w:fldCharType="end"/>
      </w:r>
      <w:bookmarkEnd w:id="217"/>
      <w:r>
        <w:rPr>
          <w:noProof/>
        </w:rPr>
        <w:t xml:space="preserve"> Tạo Database hình ảnh nhận diện</w:t>
      </w:r>
      <w:bookmarkEnd w:id="218"/>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2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0"/>
                          <a:srcRect r="3918"/>
                          <a:stretch/>
                        </pic:blipFill>
                        <pic:spPr>
                          <a:xfrm>
                            <a:off x="3596639" y="0"/>
                            <a:ext cx="3596639" cy="2207895"/>
                          </a:xfrm>
                          <a:prstGeom prst="rect">
                            <a:avLst/>
                          </a:prstGeom>
                        </pic:spPr>
                      </pic:pic>
                    </wpg:wgp>
                  </a:graphicData>
                </a:graphic>
              </wp:inline>
            </w:drawing>
          </mc:Choice>
          <mc:Fallback>
            <w:pict>
              <v:group w14:anchorId="2B553CAE"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2" o:title="" cropright="2568f"/>
                </v:shape>
                <w10:anchorlock/>
              </v:group>
            </w:pict>
          </mc:Fallback>
        </mc:AlternateContent>
      </w:r>
    </w:p>
    <w:p w:rsidR="004B4F6E" w:rsidRDefault="004B4F6E" w:rsidP="004B4F6E">
      <w:pPr>
        <w:pStyle w:val="Caption"/>
      </w:pPr>
      <w:bookmarkStart w:id="219" w:name="_Ref515735487"/>
      <w:bookmarkStart w:id="220" w:name="_Toc515781252"/>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8</w:t>
      </w:r>
      <w:r w:rsidR="0074733C">
        <w:fldChar w:fldCharType="end"/>
      </w:r>
      <w:bookmarkEnd w:id="219"/>
      <w:r>
        <w:rPr>
          <w:noProof/>
        </w:rPr>
        <w:t xml:space="preserve"> Tải Database về project</w:t>
      </w:r>
      <w:bookmarkEnd w:id="220"/>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1" w:name="_Toc515781253"/>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9</w:t>
      </w:r>
      <w:r w:rsidR="0074733C">
        <w:fldChar w:fldCharType="end"/>
      </w:r>
      <w:r>
        <w:rPr>
          <w:noProof/>
        </w:rPr>
        <w:t xml:space="preserve"> </w:t>
      </w:r>
      <w:r>
        <w:t>Chọn Target theo hình ảnh từ Database</w:t>
      </w:r>
      <w:bookmarkEnd w:id="221"/>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3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4F49C15B"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3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3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1" o:title="local_contrast_3_strong_features"/>
                </v:shape>
                <w10:anchorlock/>
              </v:group>
            </w:pict>
          </mc:Fallback>
        </mc:AlternateContent>
      </w:r>
    </w:p>
    <w:p w:rsidR="004B4F6E" w:rsidRDefault="004B4F6E" w:rsidP="004B4F6E">
      <w:pPr>
        <w:pStyle w:val="Caption"/>
        <w:rPr>
          <w:noProof/>
        </w:rPr>
      </w:pPr>
      <w:bookmarkStart w:id="222" w:name="_Ref515735859"/>
      <w:bookmarkStart w:id="223" w:name="_Toc515781254"/>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0</w:t>
      </w:r>
      <w:r w:rsidR="0074733C">
        <w:fldChar w:fldCharType="end"/>
      </w:r>
      <w:bookmarkEnd w:id="222"/>
      <w:r>
        <w:t xml:space="preserve"> </w:t>
      </w:r>
      <w:r>
        <w:rPr>
          <w:noProof/>
        </w:rPr>
        <w:t>Dựa vào độ tương phản</w:t>
      </w:r>
      <w:bookmarkEnd w:id="223"/>
      <w:r>
        <w:rPr>
          <w:noProof/>
        </w:rPr>
        <w:t xml:space="preserve"> </w:t>
      </w:r>
    </w:p>
    <w:p w:rsidR="004B4F6E" w:rsidRDefault="004B4F6E" w:rsidP="004B4F6E">
      <w:pPr>
        <w:pStyle w:val="Caption"/>
      </w:pPr>
      <w:r>
        <w:rPr>
          <w:noProof/>
        </w:rPr>
        <w:t xml:space="preserve">Nguồn : </w:t>
      </w:r>
      <w:hyperlink r:id="rId42"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2EF4AA9E"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4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4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4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0" o:title="User-added image"/>
                </v:shape>
                <w10:anchorlock/>
              </v:group>
            </w:pict>
          </mc:Fallback>
        </mc:AlternateContent>
      </w:r>
    </w:p>
    <w:p w:rsidR="004B4F6E" w:rsidRDefault="004B4F6E" w:rsidP="004B4F6E">
      <w:pPr>
        <w:pStyle w:val="Caption"/>
        <w:rPr>
          <w:noProof/>
        </w:rPr>
      </w:pPr>
      <w:bookmarkStart w:id="224" w:name="_Ref515735880"/>
      <w:bookmarkStart w:id="225" w:name="_Toc515781255"/>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1</w:t>
      </w:r>
      <w:r w:rsidR="0074733C">
        <w:fldChar w:fldCharType="end"/>
      </w:r>
      <w:bookmarkEnd w:id="224"/>
      <w:r>
        <w:rPr>
          <w:noProof/>
        </w:rPr>
        <w:t xml:space="preserve"> </w:t>
      </w:r>
      <w:r>
        <w:t>Độ tương phản ảnh Grayscale tương ứng với histogram</w:t>
      </w:r>
      <w:bookmarkEnd w:id="225"/>
      <w:r>
        <w:t xml:space="preserve"> </w:t>
      </w:r>
    </w:p>
    <w:p w:rsidR="004B4F6E" w:rsidRDefault="004B4F6E" w:rsidP="004B4F6E">
      <w:pPr>
        <w:pStyle w:val="Caption"/>
      </w:pPr>
      <w:r>
        <w:rPr>
          <w:noProof/>
        </w:rPr>
        <w:t xml:space="preserve">Nguồn : </w:t>
      </w:r>
      <w:hyperlink r:id="rId51"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26" w:name="_Toc515781214"/>
      <w:r>
        <w:rPr>
          <w:lang w:val="en-US"/>
        </w:rPr>
        <w:lastRenderedPageBreak/>
        <w:t>Áp dụng Kinect trong việc nhận dạng</w:t>
      </w:r>
      <w:bookmarkEnd w:id="226"/>
    </w:p>
    <w:p w:rsidR="00F96E68" w:rsidRDefault="00806B50" w:rsidP="00F96E68">
      <w:pPr>
        <w:pStyle w:val="Heading3"/>
      </w:pPr>
      <w:bookmarkStart w:id="227" w:name="_Toc515781215"/>
      <w:r>
        <w:t>Giới thiệu</w:t>
      </w:r>
      <w:r w:rsidR="00F96E68" w:rsidRPr="00562157">
        <w:t xml:space="preserve"> Kinect</w:t>
      </w:r>
      <w:bookmarkEnd w:id="227"/>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806B50">
      <w:pPr>
        <w:pStyle w:val="Dash"/>
      </w:pPr>
      <w:r>
        <w:t>Độ phân giải Full HD 1080.</w:t>
      </w:r>
    </w:p>
    <w:p w:rsidR="00806B50" w:rsidRDefault="00806B50" w:rsidP="00806B50">
      <w:pPr>
        <w:pStyle w:val="Dash"/>
      </w:pPr>
      <w:r>
        <w:t>Tích hợp bộ cảm biến 3D, tăng khả năng nắm bắt chi tiết.</w:t>
      </w:r>
    </w:p>
    <w:p w:rsidR="00806B50" w:rsidRDefault="00806B50" w:rsidP="00806B50">
      <w:pPr>
        <w:pStyle w:val="Dash"/>
      </w:pPr>
      <w:r>
        <w:t>Cảm biến hồng ngoại để nhận biết được đối tượng trong môi trường thiếu sáng, với phạm vị hoạt động rộng hơn.</w:t>
      </w:r>
    </w:p>
    <w:p w:rsidR="00806B50" w:rsidRDefault="00806B50" w:rsidP="00806B50">
      <w:pPr>
        <w:pStyle w:val="Dash"/>
      </w:pPr>
      <w:r>
        <w:t>Độ sâu trung thực (3x).</w:t>
      </w:r>
    </w:p>
    <w:p w:rsidR="00806B50" w:rsidRDefault="00806B50" w:rsidP="00806B50">
      <w:pPr>
        <w:pStyle w:val="Dash"/>
      </w:pPr>
      <w:r>
        <w:t>Tăng điểm khung xương lên 25.</w:t>
      </w:r>
    </w:p>
    <w:p w:rsidR="00806B50" w:rsidRDefault="00806B50" w:rsidP="00806B50">
      <w:pPr>
        <w:pStyle w:val="Dash"/>
      </w:pPr>
      <w:r>
        <w:t>Cải thiện tầm nhìn (0.5m đến 4.5m).</w:t>
      </w:r>
    </w:p>
    <w:p w:rsidR="00806B50" w:rsidRDefault="00806B50" w:rsidP="00806B50">
      <w:pPr>
        <w:pStyle w:val="Dash"/>
      </w:pPr>
      <w:r>
        <w:t>Đa ứng dụng cùng xử dụng 1 Kinect.</w:t>
      </w:r>
    </w:p>
    <w:p w:rsidR="00806B50" w:rsidRDefault="00806B50" w:rsidP="00806B50">
      <w:pPr>
        <w:pStyle w:val="Dash"/>
      </w:pPr>
      <w:r>
        <w:t>Hỗ trợ theo dõi các ngón tay, cử chỉ nắm mở bàn tay.</w:t>
      </w:r>
    </w:p>
    <w:p w:rsidR="00806B50" w:rsidRDefault="00806B50" w:rsidP="00806B50">
      <w:pPr>
        <w:pStyle w:val="Dash"/>
      </w:pPr>
      <w:r>
        <w:t>Có khả năng đo được nhịp tim của người dùng.</w:t>
      </w:r>
    </w:p>
    <w:p w:rsidR="00806B50" w:rsidRDefault="00806B50" w:rsidP="00806B50">
      <w:pPr>
        <w:pStyle w:val="Dash"/>
        <w:numPr>
          <w:ilvl w:val="0"/>
          <w:numId w:val="0"/>
        </w:numPr>
        <w:ind w:left="927" w:hanging="360"/>
      </w:pPr>
    </w:p>
    <w:p w:rsidR="00806B50" w:rsidRDefault="00806B50" w:rsidP="00806B50">
      <w:pPr>
        <w:pStyle w:val="Dash"/>
        <w:numPr>
          <w:ilvl w:val="0"/>
          <w:numId w:val="0"/>
        </w:numPr>
        <w:ind w:left="927" w:hanging="360"/>
      </w:pPr>
    </w:p>
    <w:p w:rsidR="00806B50" w:rsidRDefault="00806B50" w:rsidP="00806B50">
      <w:pPr>
        <w:pStyle w:val="KetLuan"/>
      </w:pPr>
      <w:r>
        <w:lastRenderedPageBreak/>
        <w:t>So sánh Kinect v2 và Kinect v1:</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806B50">
      <w:pPr>
        <w:pStyle w:val="KetLuan"/>
        <w:numPr>
          <w:ilvl w:val="0"/>
          <w:numId w:val="0"/>
        </w:numPr>
        <w:ind w:left="360" w:hanging="360"/>
      </w:pPr>
    </w:p>
    <w:p w:rsidR="00806B50" w:rsidRDefault="00806B50" w:rsidP="00806B50">
      <w:pPr>
        <w:pStyle w:val="Dash"/>
        <w:keepNext/>
        <w:numPr>
          <w:ilvl w:val="0"/>
          <w:numId w:val="0"/>
        </w:numPr>
        <w:ind w:left="927" w:hanging="360"/>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28" w:name="_Ref515779503"/>
      <w:bookmarkStart w:id="229" w:name="_Ref515779484"/>
      <w:bookmarkStart w:id="230" w:name="_Toc515781256"/>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2</w:t>
      </w:r>
      <w:r w:rsidR="0074733C">
        <w:fldChar w:fldCharType="end"/>
      </w:r>
      <w:bookmarkEnd w:id="228"/>
      <w:r>
        <w:rPr>
          <w:noProof/>
        </w:rPr>
        <w:t xml:space="preserve"> Cấu tạo Kinect v2</w:t>
      </w:r>
      <w:bookmarkEnd w:id="229"/>
      <w:bookmarkEnd w:id="230"/>
      <w:r>
        <w:rPr>
          <w:noProof/>
        </w:rPr>
        <w:t xml:space="preserve"> </w:t>
      </w:r>
    </w:p>
    <w:p w:rsidR="00806B50" w:rsidRPr="00806B50" w:rsidRDefault="00806B50" w:rsidP="00806B50">
      <w:pPr>
        <w:pStyle w:val="Caption"/>
      </w:pPr>
      <w:r>
        <w:rPr>
          <w:noProof/>
        </w:rPr>
        <w:t xml:space="preserve">Nguồn : </w:t>
      </w:r>
      <w:hyperlink r:id="rId53"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31" w:name="_Toc515781216"/>
      <w:r>
        <w:lastRenderedPageBreak/>
        <w:t>Cấu tạo Kinect v2</w:t>
      </w:r>
      <w:bookmarkEnd w:id="231"/>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806B50">
      <w:pPr>
        <w:pStyle w:val="Dash"/>
      </w:pPr>
      <w:r w:rsidRPr="007C0B87">
        <w:t xml:space="preserve">    IR Emitters: thiết bị dùng để phát tia hồng ngoại.</w:t>
      </w:r>
    </w:p>
    <w:p w:rsidR="00806B50" w:rsidRPr="007C0B87" w:rsidRDefault="00806B50" w:rsidP="00806B50">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806B50">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806B50">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806B50">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806B50">
      <w:pPr>
        <w:pStyle w:val="Dash"/>
        <w:keepNext/>
        <w:numPr>
          <w:ilvl w:val="0"/>
          <w:numId w:val="0"/>
        </w:numPr>
        <w:ind w:left="927"/>
        <w:jc w:val="center"/>
      </w:pPr>
      <w:r>
        <w:rPr>
          <w:noProof/>
        </w:rPr>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rsidR="00806B50" w:rsidRDefault="00806B50" w:rsidP="00806B50">
      <w:pPr>
        <w:pStyle w:val="Caption"/>
        <w:rPr>
          <w:noProof/>
        </w:rPr>
      </w:pPr>
      <w:bookmarkStart w:id="232" w:name="_Toc515781257"/>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3</w:t>
      </w:r>
      <w:r w:rsidR="0074733C">
        <w:fldChar w:fldCharType="end"/>
      </w:r>
      <w:r>
        <w:rPr>
          <w:noProof/>
        </w:rPr>
        <w:t xml:space="preserve"> Image stream Kinectv2</w:t>
      </w:r>
      <w:bookmarkEnd w:id="232"/>
    </w:p>
    <w:p w:rsidR="00806B50" w:rsidRPr="007C0B87" w:rsidRDefault="00806B50" w:rsidP="00806B50">
      <w:pPr>
        <w:pStyle w:val="Caption"/>
        <w:rPr>
          <w:sz w:val="26"/>
          <w:szCs w:val="26"/>
        </w:rPr>
      </w:pPr>
      <w:r>
        <w:rPr>
          <w:noProof/>
        </w:rPr>
        <w:t xml:space="preserve">Nguồn : </w:t>
      </w:r>
      <w:hyperlink r:id="rId55"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806B50">
      <w:pPr>
        <w:pStyle w:val="Dash"/>
      </w:pPr>
      <w:r w:rsidRPr="007C0B87">
        <w:lastRenderedPageBreak/>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33" w:name="_Toc515781258"/>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4</w:t>
      </w:r>
      <w:r w:rsidR="0074733C">
        <w:fldChar w:fldCharType="end"/>
      </w:r>
      <w:r>
        <w:rPr>
          <w:noProof/>
        </w:rPr>
        <w:t xml:space="preserve"> Depth stream kinectv2</w:t>
      </w:r>
      <w:bookmarkEnd w:id="233"/>
    </w:p>
    <w:p w:rsidR="00806B50" w:rsidRDefault="00806B50" w:rsidP="00806B50">
      <w:pPr>
        <w:pStyle w:val="Caption"/>
        <w:rPr>
          <w:szCs w:val="26"/>
        </w:rPr>
      </w:pPr>
      <w:r>
        <w:rPr>
          <w:noProof/>
        </w:rPr>
        <w:t xml:space="preserve">Nguồn : </w:t>
      </w:r>
      <w:hyperlink r:id="rId57" w:history="1">
        <w:r w:rsidRPr="00EC4EAB">
          <w:rPr>
            <w:rStyle w:val="Hyperlink"/>
            <w:szCs w:val="26"/>
          </w:rPr>
          <w:t>https://brekel.com/kinect-2-details-specifications-observations/</w:t>
        </w:r>
      </w:hyperlink>
    </w:p>
    <w:p w:rsidR="00806B50" w:rsidRDefault="00806B50" w:rsidP="00806B50">
      <w:pPr>
        <w:pStyle w:val="Dash"/>
      </w:pPr>
      <w:r w:rsidRPr="007C0B87">
        <w:t xml:space="preserve">    Body Stream: trả về dữ liệu độ sâu với mốc thời gian, bao gồm vị trí tổng thể của cơ thể với 25 khớp xương</w:t>
      </w:r>
    </w:p>
    <w:p w:rsidR="00806B50" w:rsidRDefault="00806B50" w:rsidP="00806B50">
      <w:pPr>
        <w:pStyle w:val="Dash"/>
        <w:keepNext/>
        <w:numPr>
          <w:ilvl w:val="0"/>
          <w:numId w:val="0"/>
        </w:numPr>
        <w:ind w:left="927"/>
        <w:jc w:val="center"/>
      </w:pPr>
      <w:r>
        <w:rPr>
          <w:noProof/>
        </w:rPr>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34" w:name="_Toc515781259"/>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5</w:t>
      </w:r>
      <w:r w:rsidR="0074733C">
        <w:fldChar w:fldCharType="end"/>
      </w:r>
      <w:r>
        <w:t xml:space="preserve"> Body stream Kinectv2</w:t>
      </w:r>
      <w:bookmarkEnd w:id="234"/>
      <w:r>
        <w:t xml:space="preserve"> </w:t>
      </w:r>
    </w:p>
    <w:p w:rsidR="00806B50" w:rsidRPr="00806B50" w:rsidRDefault="00806B50" w:rsidP="00806B50">
      <w:pPr>
        <w:pStyle w:val="Caption"/>
      </w:pPr>
      <w:r>
        <w:t xml:space="preserve">Nguồn : </w:t>
      </w:r>
      <w:hyperlink r:id="rId59"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35" w:name="_Toc515781217"/>
      <w:r>
        <w:lastRenderedPageBreak/>
        <w:t>Các vấn đề kỹ thuật khi sử dụng kinect</w:t>
      </w:r>
      <w:bookmarkEnd w:id="235"/>
    </w:p>
    <w:p w:rsidR="00F96E68" w:rsidRPr="005A6D20" w:rsidRDefault="005A6D20" w:rsidP="005A6D20">
      <w:pPr>
        <w:pStyle w:val="Heading4"/>
      </w:pPr>
      <w:r>
        <w:t>Lấy ảnh độ sâu</w:t>
      </w:r>
    </w:p>
    <w:p w:rsidR="00414348" w:rsidRDefault="00414348" w:rsidP="00CD778B">
      <w:pPr>
        <w:pStyle w:val="Heading2"/>
        <w:rPr>
          <w:lang w:val="en-US"/>
        </w:rPr>
      </w:pPr>
      <w:bookmarkStart w:id="236" w:name="_Toc515781218"/>
      <w:r w:rsidRPr="00562157">
        <w:rPr>
          <w:lang w:val="en-US"/>
        </w:rPr>
        <w:t>Kết luận</w:t>
      </w:r>
      <w:bookmarkEnd w:id="191"/>
      <w:bookmarkEnd w:id="204"/>
      <w:bookmarkEnd w:id="205"/>
      <w:bookmarkEnd w:id="206"/>
      <w:bookmarkEnd w:id="236"/>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37" w:name="_Toc135628205"/>
      <w:bookmarkStart w:id="238" w:name="_Toc110054639"/>
      <w:bookmarkEnd w:id="189"/>
      <w:r w:rsidRPr="00562157">
        <w:rPr>
          <w:lang w:val="en-US"/>
        </w:rPr>
        <w:lastRenderedPageBreak/>
        <w:br/>
      </w:r>
      <w:bookmarkStart w:id="239" w:name="_Toc359938292"/>
      <w:bookmarkStart w:id="240" w:name="_Ref360048653"/>
      <w:bookmarkStart w:id="241" w:name="_Ref360048658"/>
      <w:bookmarkStart w:id="242" w:name="_Ref360048674"/>
      <w:bookmarkStart w:id="243" w:name="_Ref360048703"/>
      <w:bookmarkStart w:id="244" w:name="_Toc360055369"/>
      <w:bookmarkStart w:id="245" w:name="_Toc360417490"/>
      <w:bookmarkStart w:id="246" w:name="_Toc360417670"/>
      <w:bookmarkStart w:id="247" w:name="_Ref360666815"/>
      <w:bookmarkStart w:id="248" w:name="_Toc515781219"/>
      <w:bookmarkStart w:id="249" w:name="_Ref266112121"/>
      <w:r w:rsidR="00436DB7" w:rsidRPr="00562157">
        <w:rPr>
          <w:lang w:val="en-US"/>
        </w:rPr>
        <w:t xml:space="preserve">Các vấn đề </w:t>
      </w:r>
      <w:bookmarkEnd w:id="239"/>
      <w:bookmarkEnd w:id="240"/>
      <w:bookmarkEnd w:id="241"/>
      <w:bookmarkEnd w:id="242"/>
      <w:bookmarkEnd w:id="243"/>
      <w:bookmarkEnd w:id="244"/>
      <w:bookmarkEnd w:id="245"/>
      <w:bookmarkEnd w:id="246"/>
      <w:bookmarkEnd w:id="247"/>
      <w:r w:rsidR="00261AD8">
        <w:rPr>
          <w:lang w:val="en-US"/>
        </w:rPr>
        <w:t>kỹ thuật trong Unity</w:t>
      </w:r>
      <w:bookmarkEnd w:id="248"/>
    </w:p>
    <w:p w:rsidR="00FF7D82" w:rsidRPr="00562157" w:rsidRDefault="00994A77" w:rsidP="00145D23">
      <w:pPr>
        <w:pStyle w:val="ChapterSummary"/>
        <w:rPr>
          <w:lang w:val="en-US"/>
        </w:rPr>
      </w:pPr>
      <w:bookmarkStart w:id="250" w:name="_Toc267345950"/>
      <w:bookmarkEnd w:id="249"/>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C743B4" w:rsidRDefault="00994A77" w:rsidP="00CD778B">
      <w:pPr>
        <w:pStyle w:val="Heading2"/>
        <w:rPr>
          <w:lang w:val="en-US"/>
        </w:rPr>
      </w:pPr>
      <w:bookmarkStart w:id="251" w:name="_Toc515781220"/>
      <w:r>
        <w:rPr>
          <w:lang w:val="en-US"/>
        </w:rPr>
        <w:t>Mở đầu</w:t>
      </w:r>
      <w:bookmarkEnd w:id="251"/>
    </w:p>
    <w:p w:rsidR="00B66C95" w:rsidRDefault="00B66C95" w:rsidP="00B66C95">
      <w:pPr>
        <w:keepNext/>
      </w:pPr>
      <w:r>
        <w:rPr>
          <w:noProof/>
        </w:rPr>
        <w:drawing>
          <wp:inline distT="0" distB="0" distL="0" distR="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7302CC" w:rsidRPr="007302CC" w:rsidRDefault="00B66C95" w:rsidP="00B66C95">
      <w:pPr>
        <w:pStyle w:val="Caption"/>
        <w:rPr>
          <w:lang w:val="en-US"/>
        </w:rPr>
      </w:pPr>
      <w:bookmarkStart w:id="252" w:name="_Ref515742325"/>
      <w:bookmarkStart w:id="253" w:name="_Toc515781260"/>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w:t>
      </w:r>
      <w:r w:rsidR="0074733C">
        <w:fldChar w:fldCharType="end"/>
      </w:r>
      <w:r>
        <w:t xml:space="preserve"> </w:t>
      </w:r>
      <w:r>
        <w:rPr>
          <w:noProof/>
        </w:rPr>
        <w:t>Giao diện Unity Engine</w:t>
      </w:r>
      <w:bookmarkEnd w:id="252"/>
      <w:bookmarkEnd w:id="253"/>
    </w:p>
    <w:p w:rsidR="00994A77" w:rsidRPr="00994A77" w:rsidRDefault="00CB6841" w:rsidP="001A0478">
      <w:pPr>
        <w:rPr>
          <w:lang w:val="en-US"/>
        </w:rPr>
      </w:pPr>
      <w:r>
        <w:rPr>
          <w:lang w:val="en-US"/>
        </w:rPr>
        <w:t xml:space="preserve">Unity là một nền tảng hỗ phát triển game đa nền tảng </w:t>
      </w:r>
      <w:r w:rsidRPr="00CB6841">
        <w:t>được phát triển bởi Unity Technologies</w:t>
      </w:r>
      <w:r w:rsidR="001A0478">
        <w:t xml:space="preserve"> </w:t>
      </w:r>
      <w:r w:rsidR="001A0478">
        <w:fldChar w:fldCharType="begin" w:fldLock="1"/>
      </w:r>
      <w:r w:rsidR="001A0478">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2]", "plainTextFormattedCitation" : "[2]" }, "properties" : { "noteIndex" : 0 }, "schema" : "https://github.com/citation-style-language/schema/raw/master/csl-citation.json" }</w:instrText>
      </w:r>
      <w:r w:rsidR="001A0478">
        <w:fldChar w:fldCharType="separate"/>
      </w:r>
      <w:r w:rsidR="001A0478" w:rsidRPr="001A0478">
        <w:rPr>
          <w:noProof/>
        </w:rPr>
        <w:t>[2]</w:t>
      </w:r>
      <w:r w:rsidR="001A0478">
        <w:fldChar w:fldCharType="end"/>
      </w:r>
      <w:r>
        <w:t xml:space="preserve"> </w:t>
      </w:r>
      <w:r w:rsidR="00BC4DEB" w:rsidRPr="00BC4DEB">
        <w:t xml:space="preserve">Lần đầu tiên </w:t>
      </w:r>
      <w:r w:rsidR="00BC4DEB">
        <w:t>Unity</w:t>
      </w:r>
      <w:r w:rsidR="00BC4DEB" w:rsidRPr="00BC4DEB">
        <w:t xml:space="preserve"> được công bố chạy trên hệ điều hành</w:t>
      </w:r>
      <w:r w:rsidR="00BC4DEB">
        <w:t xml:space="preserve"> OS X</w:t>
      </w:r>
      <w:r w:rsidR="00BC4DEB" w:rsidRPr="00BC4DEB">
        <w:t>, tại Apple's Worldwide Developers Conference vào năm 2005, đến nay đã mở rộng 27 nền tảng</w:t>
      </w:r>
      <w:r w:rsidR="00BC4DEB">
        <w:t xml:space="preserve">. </w:t>
      </w:r>
      <w:r w:rsidR="00BC4DEB" w:rsidRPr="00BC4DEB">
        <w:t xml:space="preserve">Unity cung cấp một </w:t>
      </w:r>
      <w:r w:rsidR="00BC4DEB">
        <w:t>công cụ soạn thảo bằng giao diện người dùng dễ sử dụng. Đặt biệt Unity</w:t>
      </w:r>
      <w:r w:rsidR="00BC4DEB" w:rsidRPr="00BC4DEB">
        <w:t xml:space="preserve"> hỗ trợ </w:t>
      </w:r>
      <w:r w:rsidR="00BC4DEB">
        <w:t xml:space="preserve">rất tốt  các công việc liên quan đến đồ họa 3D, </w:t>
      </w:r>
      <w:r w:rsidR="00BC4DEB" w:rsidRPr="00BC4DEB">
        <w:t xml:space="preserve">người dùng có thể dễ dàng kéo và thả các </w:t>
      </w:r>
      <w:r w:rsidR="00BC4DEB">
        <w:t>đối tượng, tùy chỉnh các thông số của mỗi đối tượng qua hệ thống menu</w:t>
      </w:r>
      <w:r w:rsidR="00B66C95">
        <w:t xml:space="preserve"> </w:t>
      </w:r>
      <w:r w:rsidR="00BC4DEB" w:rsidRPr="00BC4DEB">
        <w:t>(</w:t>
      </w:r>
      <w:r w:rsidR="00B66C95">
        <w:fldChar w:fldCharType="begin"/>
      </w:r>
      <w:r w:rsidR="00B66C95">
        <w:instrText xml:space="preserve"> REF _Ref515742325 \h </w:instrText>
      </w:r>
      <w:r w:rsidR="00B66C95">
        <w:fldChar w:fldCharType="separate"/>
      </w:r>
      <w:r w:rsidR="00B66C95">
        <w:t xml:space="preserve">Hình </w:t>
      </w:r>
      <w:r w:rsidR="00B66C95">
        <w:rPr>
          <w:noProof/>
        </w:rPr>
        <w:t>3</w:t>
      </w:r>
      <w:r w:rsidR="00B66C95">
        <w:noBreakHyphen/>
      </w:r>
      <w:r w:rsidR="00B66C95">
        <w:rPr>
          <w:noProof/>
        </w:rPr>
        <w:t>1</w:t>
      </w:r>
      <w:r w:rsidR="00B66C95">
        <w:t xml:space="preserve"> </w:t>
      </w:r>
      <w:r w:rsidR="00B66C95">
        <w:rPr>
          <w:noProof/>
        </w:rPr>
        <w:t>Giao diện Unity Engine</w:t>
      </w:r>
      <w:r w:rsidR="00B66C95">
        <w:fldChar w:fldCharType="end"/>
      </w:r>
      <w:r w:rsidR="00BC4DEB" w:rsidRPr="00BC4DEB">
        <w:t xml:space="preserve">). Bên cạnh </w:t>
      </w:r>
      <w:r w:rsidR="00BC4DEB">
        <w:t xml:space="preserve">dùng giao diện, </w:t>
      </w:r>
      <w:r w:rsidR="00BC4DEB" w:rsidRPr="00BC4DEB">
        <w:t xml:space="preserve">người dùng Unity còn </w:t>
      </w:r>
      <w:r w:rsidR="00BC4DEB">
        <w:t xml:space="preserve">có thể </w:t>
      </w:r>
      <w:r w:rsidR="00BC4DEB" w:rsidRPr="00BC4DEB">
        <w:t>viết kịch bản bằng các ngôn ngữ JavaScript, C # hoặc Boo. Hơn nữa, Unity</w:t>
      </w:r>
      <w:r w:rsidR="001A0478">
        <w:t xml:space="preserve"> có một cộng đồng rất lớn trên Unity Store, nơi cung cấp rất nhiều asset, resource có sẵn từ miễn phí đến có phí</w:t>
      </w:r>
      <w:r w:rsidR="00B66C95">
        <w:t>.</w:t>
      </w:r>
    </w:p>
    <w:p w:rsidR="00C743B4" w:rsidRDefault="00994A77" w:rsidP="00CD778B">
      <w:pPr>
        <w:pStyle w:val="Heading2"/>
        <w:rPr>
          <w:lang w:val="en-US"/>
        </w:rPr>
      </w:pPr>
      <w:bookmarkStart w:id="254" w:name="_Toc515781221"/>
      <w:r>
        <w:rPr>
          <w:lang w:val="en-US"/>
        </w:rPr>
        <w:lastRenderedPageBreak/>
        <w:t>Các vấn đề kỹ thuật và giải pháp trong Unity</w:t>
      </w:r>
      <w:bookmarkEnd w:id="254"/>
    </w:p>
    <w:p w:rsidR="00994A77" w:rsidRPr="00562157" w:rsidRDefault="00994A77" w:rsidP="00994A77">
      <w:pPr>
        <w:pStyle w:val="Heading3"/>
      </w:pPr>
      <w:bookmarkStart w:id="255" w:name="_Toc515781222"/>
      <w:r>
        <w:t>Camera</w:t>
      </w:r>
      <w:bookmarkEnd w:id="255"/>
    </w:p>
    <w:p w:rsidR="00994A77" w:rsidRDefault="00994A77" w:rsidP="00994A77">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7511E6">
      <w:pPr>
        <w:pStyle w:val="Solution"/>
        <w:rPr>
          <w:lang w:val="en-US"/>
        </w:rPr>
      </w:pPr>
      <w:r>
        <w:rPr>
          <w:lang w:val="en-US"/>
        </w:rPr>
        <w:t>Giải pháp</w:t>
      </w:r>
    </w:p>
    <w:p w:rsidR="007511E6" w:rsidRDefault="007511E6" w:rsidP="007511E6">
      <w:r>
        <w:t xml:space="preserve">Camera là thành phần cơ bản nhất trong Unity. Điều chỉnh camera sẽ tác động đến nội dung được chiếu ra trên màn ảnh.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535E32">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535E32">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535E32">
      <w:pPr>
        <w:pStyle w:val="Dash"/>
      </w:pPr>
      <w:r>
        <w:t>Mặt phẳng xa nhất (Far) và mặt phẳng gần nhất (Near): vật chỉ được hiển thị nếu nó nằm giữa 2 mặt phẳng trên và ngược lại.</w:t>
      </w:r>
    </w:p>
    <w:p w:rsidR="00535E32" w:rsidRDefault="00535E32" w:rsidP="007511E6"/>
    <w:p w:rsidR="00535E32" w:rsidRDefault="007511E6" w:rsidP="00535E32">
      <w:pPr>
        <w:keepNext/>
        <w:jc w:val="center"/>
      </w:pPr>
      <w:r>
        <w:rPr>
          <w:noProof/>
        </w:rPr>
        <w:lastRenderedPageBreak/>
        <w:drawing>
          <wp:inline distT="0" distB="0" distL="0" distR="0" wp14:anchorId="2D37B450" wp14:editId="4D0D2326">
            <wp:extent cx="2628900" cy="2876550"/>
            <wp:effectExtent l="0" t="0" r="0" b="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28900" cy="2876550"/>
                    </a:xfrm>
                    <a:prstGeom prst="rect">
                      <a:avLst/>
                    </a:prstGeom>
                    <a:noFill/>
                    <a:ln>
                      <a:noFill/>
                    </a:ln>
                  </pic:spPr>
                </pic:pic>
              </a:graphicData>
            </a:graphic>
          </wp:inline>
        </w:drawing>
      </w:r>
    </w:p>
    <w:p w:rsidR="00535E32" w:rsidRDefault="00535E32" w:rsidP="00535E32">
      <w:pPr>
        <w:pStyle w:val="Caption"/>
      </w:pPr>
      <w:bookmarkStart w:id="256" w:name="_Ref515712410"/>
      <w:bookmarkStart w:id="257" w:name="_Toc515781261"/>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2</w:t>
      </w:r>
      <w:r w:rsidR="0074733C">
        <w:fldChar w:fldCharType="end"/>
      </w:r>
      <w:bookmarkEnd w:id="256"/>
      <w:r>
        <w:t xml:space="preserve"> </w:t>
      </w:r>
      <w:r>
        <w:rPr>
          <w:noProof/>
        </w:rPr>
        <w:t>Thông số cơ bản của Camera</w:t>
      </w:r>
      <w:bookmarkEnd w:id="257"/>
    </w:p>
    <w:p w:rsidR="007511E6" w:rsidRDefault="007511E6" w:rsidP="00535E32">
      <w:pPr>
        <w:ind w:firstLine="0"/>
        <w:rPr>
          <w:lang w:val="en-US"/>
        </w:rPr>
      </w:pPr>
    </w:p>
    <w:p w:rsidR="007511E6" w:rsidRPr="00562157" w:rsidRDefault="007511E6" w:rsidP="007511E6">
      <w:pPr>
        <w:pStyle w:val="Heading3"/>
      </w:pPr>
      <w:bookmarkStart w:id="258" w:name="_Toc515781223"/>
      <w:r>
        <w:t>Material</w:t>
      </w:r>
      <w:bookmarkEnd w:id="258"/>
    </w:p>
    <w:p w:rsidR="007511E6" w:rsidRDefault="007511E6" w:rsidP="007511E6">
      <w:pPr>
        <w:pStyle w:val="Problem"/>
        <w:rPr>
          <w:lang w:val="en-US"/>
        </w:rPr>
      </w:pPr>
      <w:r>
        <w:rPr>
          <w:lang w:val="en-US"/>
        </w:rPr>
        <w:t>Vấn đ</w:t>
      </w:r>
      <w:r w:rsidR="00927A9B">
        <w:rPr>
          <w:lang w:val="en-US"/>
        </w:rPr>
        <w:t>ề</w:t>
      </w:r>
    </w:p>
    <w:p w:rsidR="00927A9B" w:rsidRPr="00927A9B" w:rsidRDefault="00927A9B" w:rsidP="00927A9B">
      <w:pPr>
        <w:pStyle w:val="Problem"/>
        <w:numPr>
          <w:ilvl w:val="0"/>
          <w:numId w:val="0"/>
        </w:numPr>
        <w:ind w:left="562"/>
        <w:rPr>
          <w:b w:val="0"/>
          <w:lang w:val="en-US"/>
        </w:rPr>
      </w:pPr>
      <w:r w:rsidRPr="00927A9B">
        <w:rPr>
          <w:b w:val="0"/>
        </w:rPr>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rPr>
          <w:b w:val="0"/>
        </w:rPr>
        <w:t xml:space="preserve"> một công cụ giúp ta trang trí vật đó, nó là</w:t>
      </w:r>
      <w:r w:rsidRPr="00927A9B">
        <w:rPr>
          <w:b w:val="0"/>
        </w:rPr>
        <w:t xml:space="preserve"> Material.</w:t>
      </w:r>
    </w:p>
    <w:p w:rsidR="00CF1A16" w:rsidRPr="00927A9B" w:rsidRDefault="007511E6" w:rsidP="00927A9B">
      <w:pPr>
        <w:pStyle w:val="Solution"/>
        <w:rPr>
          <w:lang w:val="en-US"/>
        </w:rPr>
      </w:pPr>
      <w:r>
        <w:rPr>
          <w:lang w:val="en-US"/>
        </w:rPr>
        <w:t>Giải pháp</w:t>
      </w:r>
    </w:p>
    <w:p w:rsidR="00CF1A16" w:rsidRDefault="00CF1A16" w:rsidP="00CF1A16">
      <w:pPr>
        <w:pStyle w:val="Solution"/>
        <w:keepNext/>
        <w:numPr>
          <w:ilvl w:val="0"/>
          <w:numId w:val="0"/>
        </w:numPr>
        <w:ind w:left="562"/>
        <w:jc w:val="center"/>
      </w:pPr>
      <w:bookmarkStart w:id="259" w:name="_GoBack"/>
      <w:r>
        <w:rPr>
          <w:noProof/>
        </w:rPr>
        <w:lastRenderedPageBreak/>
        <w:drawing>
          <wp:inline distT="0" distB="0" distL="0" distR="0" wp14:anchorId="7A11C3F5">
            <wp:extent cx="4454827" cy="4229100"/>
            <wp:effectExtent l="0" t="0" r="317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6194" cy="4296851"/>
                    </a:xfrm>
                    <a:prstGeom prst="rect">
                      <a:avLst/>
                    </a:prstGeom>
                    <a:noFill/>
                    <a:ln>
                      <a:noFill/>
                    </a:ln>
                  </pic:spPr>
                </pic:pic>
              </a:graphicData>
            </a:graphic>
          </wp:inline>
        </w:drawing>
      </w:r>
      <w:bookmarkEnd w:id="259"/>
    </w:p>
    <w:p w:rsidR="00CF1A16" w:rsidRDefault="00CF1A16" w:rsidP="00CF1A16">
      <w:pPr>
        <w:pStyle w:val="Caption"/>
      </w:pPr>
      <w:bookmarkStart w:id="260" w:name="_Toc515732700"/>
      <w:bookmarkStart w:id="261"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0"/>
      <w:bookmarkEnd w:id="261"/>
      <w:r>
        <w:t xml:space="preserve"> </w:t>
      </w:r>
    </w:p>
    <w:p w:rsidR="00CF1A16" w:rsidRDefault="00CF1A16" w:rsidP="00CF1A16">
      <w:pPr>
        <w:pStyle w:val="Caption"/>
        <w:rPr>
          <w:rStyle w:val="Hyperlink"/>
        </w:rPr>
      </w:pPr>
      <w:r>
        <w:t xml:space="preserve">Nguồn : </w:t>
      </w:r>
      <w:hyperlink r:id="rId63"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2" w:name="_Toc515781262"/>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3</w:t>
      </w:r>
      <w:r w:rsidR="0074733C">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5" w:history="1">
        <w:r w:rsidRPr="00040063">
          <w:rPr>
            <w:rStyle w:val="Hyperlink"/>
          </w:rPr>
          <w:t>https://docs.unity3d.com/Manual/Materials.html</w:t>
        </w:r>
        <w:bookmarkEnd w:id="262"/>
      </w:hyperlink>
    </w:p>
    <w:p w:rsidR="007511E6" w:rsidRPr="00562157" w:rsidRDefault="007511E6" w:rsidP="007511E6">
      <w:pPr>
        <w:pStyle w:val="Heading3"/>
      </w:pPr>
      <w:bookmarkStart w:id="263" w:name="_Toc515781224"/>
      <w:r>
        <w:t>Colider</w:t>
      </w:r>
      <w:bookmarkEnd w:id="263"/>
    </w:p>
    <w:p w:rsidR="007511E6" w:rsidRDefault="007511E6" w:rsidP="007511E6">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7511E6">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64" w:name="_Toc515781263"/>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4</w:t>
      </w:r>
      <w:r w:rsidR="0074733C">
        <w:fldChar w:fldCharType="end"/>
      </w:r>
      <w:r>
        <w:rPr>
          <w:noProof/>
        </w:rPr>
        <w:t xml:space="preserve"> Colider với Object Cube</w:t>
      </w:r>
      <w:bookmarkEnd w:id="264"/>
      <w:r>
        <w:rPr>
          <w:noProof/>
        </w:rPr>
        <w:t xml:space="preserve"> </w:t>
      </w:r>
      <w:r>
        <w:t xml:space="preserve"> </w:t>
      </w:r>
    </w:p>
    <w:p w:rsidR="00535E32" w:rsidRPr="00CF1A16" w:rsidRDefault="00CF1A16" w:rsidP="00CF1A16">
      <w:pPr>
        <w:pStyle w:val="Caption"/>
        <w:rPr>
          <w:noProof/>
        </w:rPr>
      </w:pPr>
      <w:r>
        <w:t xml:space="preserve">Nguồn : </w:t>
      </w:r>
      <w:hyperlink r:id="rId67" w:history="1">
        <w:r w:rsidRPr="00040063">
          <w:rPr>
            <w:rStyle w:val="Hyperlink"/>
          </w:rPr>
          <w:t>https://viblo.asia/p/co-ban-ve-engine-vat-ly-trong-unity-3OEqGj1PM9bL</w:t>
        </w:r>
      </w:hyperlink>
    </w:p>
    <w:p w:rsidR="007511E6" w:rsidRPr="00562157" w:rsidRDefault="007511E6" w:rsidP="007511E6">
      <w:pPr>
        <w:pStyle w:val="Heading3"/>
      </w:pPr>
      <w:bookmarkStart w:id="265" w:name="_Toc515781225"/>
      <w:r>
        <w:t>Particle system</w:t>
      </w:r>
      <w:bookmarkEnd w:id="265"/>
    </w:p>
    <w:p w:rsidR="007511E6" w:rsidRDefault="007511E6" w:rsidP="007511E6">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7511E6">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993EF5">
      <w:pPr>
        <w:pStyle w:val="ListParagraph"/>
        <w:numPr>
          <w:ilvl w:val="0"/>
          <w:numId w:val="31"/>
        </w:numPr>
        <w:spacing w:line="360" w:lineRule="auto"/>
        <w:jc w:val="left"/>
      </w:pPr>
      <w:r>
        <w:lastRenderedPageBreak/>
        <w:t>Duration: thời gian tính bằng giây quãng đời tồn tại của một hạt.</w:t>
      </w:r>
    </w:p>
    <w:p w:rsidR="00CF1A16" w:rsidRDefault="00CF1A16" w:rsidP="00993EF5">
      <w:pPr>
        <w:pStyle w:val="ListParagraph"/>
        <w:numPr>
          <w:ilvl w:val="0"/>
          <w:numId w:val="32"/>
        </w:numPr>
        <w:spacing w:line="360" w:lineRule="auto"/>
        <w:jc w:val="left"/>
      </w:pPr>
      <w:r>
        <w:t>Looping: có được tạo lại hay không khi hạt cuối cùng bị biến mất.</w:t>
      </w:r>
    </w:p>
    <w:p w:rsidR="00CF1A16" w:rsidRDefault="00CF1A16" w:rsidP="00993EF5">
      <w:pPr>
        <w:pStyle w:val="ListParagraph"/>
        <w:numPr>
          <w:ilvl w:val="0"/>
          <w:numId w:val="32"/>
        </w:numPr>
        <w:spacing w:line="360" w:lineRule="auto"/>
        <w:jc w:val="left"/>
      </w:pPr>
      <w:r>
        <w:t>Speed, Direction, Rotation: tốc độ, hướng di chuyển, góc quay của các hạt.</w:t>
      </w:r>
    </w:p>
    <w:p w:rsidR="00CF1A16" w:rsidRDefault="00CF1A16" w:rsidP="00993EF5">
      <w:pPr>
        <w:pStyle w:val="ListParagraph"/>
        <w:numPr>
          <w:ilvl w:val="0"/>
          <w:numId w:val="32"/>
        </w:numPr>
        <w:spacing w:line="360" w:lineRule="auto"/>
        <w:jc w:val="left"/>
      </w:pPr>
      <w:r>
        <w:t>Max particles: số hạt tối đa xuất hiện trong particle system.</w:t>
      </w:r>
    </w:p>
    <w:p w:rsidR="00CF1A16" w:rsidRDefault="00CF1A16" w:rsidP="00993EF5">
      <w:pPr>
        <w:pStyle w:val="ListParagraph"/>
        <w:numPr>
          <w:ilvl w:val="0"/>
          <w:numId w:val="32"/>
        </w:numPr>
        <w:spacing w:line="360" w:lineRule="auto"/>
        <w:jc w:val="left"/>
      </w:pPr>
      <w:r>
        <w:t>Material/Shader: dùng để thay đổi hình dáng của các hạt.</w:t>
      </w:r>
    </w:p>
    <w:p w:rsidR="00CF1A16" w:rsidRDefault="00CF1A16" w:rsidP="00993EF5">
      <w:pPr>
        <w:pStyle w:val="ListParagraph"/>
        <w:numPr>
          <w:ilvl w:val="0"/>
          <w:numId w:val="32"/>
        </w:numPr>
        <w:spacing w:line="360" w:lineRule="auto"/>
        <w:jc w:val="left"/>
      </w:pPr>
      <w:r>
        <w:t>Shape: hình dáng đường đi của các hạt tạo thành khi phát ra.</w:t>
      </w:r>
    </w:p>
    <w:p w:rsidR="00CF1A16" w:rsidRDefault="00CF1A16" w:rsidP="00CF1A16">
      <w:pPr>
        <w:pStyle w:val="Solution"/>
        <w:numPr>
          <w:ilvl w:val="0"/>
          <w:numId w:val="0"/>
        </w:numPr>
        <w:ind w:left="562"/>
        <w:rPr>
          <w:lang w:val="en-US"/>
        </w:rPr>
      </w:pPr>
    </w:p>
    <w:p w:rsidR="007511E6" w:rsidRPr="00562157" w:rsidRDefault="007511E6" w:rsidP="007511E6">
      <w:pPr>
        <w:pStyle w:val="Heading3"/>
      </w:pPr>
      <w:bookmarkStart w:id="266" w:name="_Toc515781226"/>
      <w:r>
        <w:t>Raycasting</w:t>
      </w:r>
      <w:bookmarkEnd w:id="266"/>
    </w:p>
    <w:p w:rsidR="007511E6" w:rsidRDefault="007511E6" w:rsidP="007511E6">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7511E6">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762506" cy="2527395"/>
            <wp:effectExtent l="0" t="0" r="0" b="635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62506" cy="2527395"/>
                    </a:xfrm>
                    <a:prstGeom prst="rect">
                      <a:avLst/>
                    </a:prstGeom>
                    <a:noFill/>
                    <a:ln>
                      <a:noFill/>
                    </a:ln>
                  </pic:spPr>
                </pic:pic>
              </a:graphicData>
            </a:graphic>
          </wp:inline>
        </w:drawing>
      </w:r>
    </w:p>
    <w:p w:rsidR="00CF1A16" w:rsidRDefault="00CF1A16" w:rsidP="00CF1A16">
      <w:pPr>
        <w:pStyle w:val="Caption"/>
      </w:pPr>
      <w:bookmarkStart w:id="267" w:name="_Ref515712792"/>
      <w:bookmarkStart w:id="268" w:name="_Toc515781264"/>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5</w:t>
      </w:r>
      <w:r w:rsidR="0074733C">
        <w:fldChar w:fldCharType="end"/>
      </w:r>
      <w:bookmarkEnd w:id="267"/>
      <w:r>
        <w:rPr>
          <w:noProof/>
        </w:rPr>
        <w:t xml:space="preserve"> </w:t>
      </w:r>
      <w:r>
        <w:t>Minh họa Raycasting trong Unity</w:t>
      </w:r>
      <w:bookmarkEnd w:id="268"/>
    </w:p>
    <w:p w:rsidR="00CF1A16" w:rsidRDefault="00CF1A16" w:rsidP="00CF1A16">
      <w:pPr>
        <w:pStyle w:val="Caption"/>
        <w:rPr>
          <w:rStyle w:val="Hyperlink"/>
        </w:rPr>
      </w:pPr>
      <w:r>
        <w:rPr>
          <w:noProof/>
        </w:rPr>
        <w:t xml:space="preserve">Nguồn : </w:t>
      </w:r>
      <w:hyperlink r:id="rId69" w:history="1">
        <w:r w:rsidRPr="00261F16">
          <w:rPr>
            <w:rStyle w:val="Hyperlink"/>
          </w:rPr>
          <w:t>http://www.clonefactor.com/wordpress/unity3d-show-room/raycast-gizmos-visualizer/</w:t>
        </w:r>
      </w:hyperlink>
    </w:p>
    <w:p w:rsidR="00120E01" w:rsidRPr="00562157" w:rsidRDefault="00120E01" w:rsidP="00120E01">
      <w:pPr>
        <w:pStyle w:val="Heading3"/>
      </w:pPr>
      <w:bookmarkStart w:id="269" w:name="_Toc515781227"/>
      <w:r>
        <w:t>Lighting</w:t>
      </w:r>
      <w:bookmarkEnd w:id="269"/>
    </w:p>
    <w:p w:rsidR="00120E01" w:rsidRDefault="00DF4366" w:rsidP="00120E01">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20E01">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DF4366">
      <w:pPr>
        <w:pStyle w:val="Solution"/>
        <w:keepNext/>
        <w:numPr>
          <w:ilvl w:val="0"/>
          <w:numId w:val="0"/>
        </w:numPr>
        <w:ind w:left="562"/>
        <w:jc w:val="center"/>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0" w:name="_Ref515736426"/>
      <w:bookmarkStart w:id="271" w:name="_Toc515781265"/>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6</w:t>
      </w:r>
      <w:r w:rsidR="0074733C">
        <w:fldChar w:fldCharType="end"/>
      </w:r>
      <w:bookmarkEnd w:id="270"/>
      <w:r>
        <w:rPr>
          <w:noProof/>
        </w:rPr>
        <w:t xml:space="preserve"> Các thành phần cơ bản của Light Component</w:t>
      </w:r>
      <w:bookmarkEnd w:id="271"/>
    </w:p>
    <w:p w:rsidR="00DF4366" w:rsidRDefault="00DF4366" w:rsidP="00DF4366">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D10F2D">
      <w:pPr>
        <w:pStyle w:val="Dash"/>
        <w:keepNext/>
        <w:numPr>
          <w:ilvl w:val="0"/>
          <w:numId w:val="0"/>
        </w:numPr>
        <w:ind w:left="927"/>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1"/>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2"/>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3"/>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4"/>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8A3D56" w:rsidRPr="00475CBF" w:rsidRDefault="008A3D56"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8A3D56" w:rsidRPr="00475CBF" w:rsidRDefault="008A3D56"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8A3D56" w:rsidRPr="00475CBF" w:rsidRDefault="008A3D56"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8A3D56" w:rsidRPr="00475CBF" w:rsidRDefault="008A3D56"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5"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6"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77"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78"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8A3D56" w:rsidRPr="00475CBF" w:rsidRDefault="008A3D56"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8A3D56" w:rsidRPr="00475CBF" w:rsidRDefault="008A3D56"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8A3D56" w:rsidRPr="00475CBF" w:rsidRDefault="008A3D56"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8A3D56" w:rsidRPr="00475CBF" w:rsidRDefault="008A3D56"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2" w:name="_Ref515790587"/>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7</w:t>
      </w:r>
      <w:r w:rsidR="0074733C">
        <w:fldChar w:fldCharType="end"/>
      </w:r>
      <w:r>
        <w:t xml:space="preserve"> </w:t>
      </w:r>
      <w:r>
        <w:rPr>
          <w:noProof/>
        </w:rPr>
        <w:t>Các loại Light trong Unity</w:t>
      </w:r>
      <w:bookmarkEnd w:id="272"/>
    </w:p>
    <w:p w:rsidR="009640F2" w:rsidRPr="009640F2" w:rsidRDefault="00C172A9" w:rsidP="00C172A9">
      <w:pPr>
        <w:jc w:val="center"/>
      </w:pPr>
      <w:r w:rsidRPr="00C172A9">
        <w:rPr>
          <w:b/>
        </w:rPr>
        <w:t>Nguồn :</w:t>
      </w:r>
      <w:r>
        <w:t xml:space="preserve"> </w:t>
      </w:r>
      <w:hyperlink r:id="rId79" w:history="1">
        <w:r w:rsidRPr="0074733C">
          <w:rPr>
            <w:rStyle w:val="Hyperlink"/>
          </w:rPr>
          <w:t>https://docs.unity3d.com/Manual/Lighting.html</w:t>
        </w:r>
      </w:hyperlink>
    </w:p>
    <w:p w:rsidR="009640F2" w:rsidRDefault="009640F2" w:rsidP="009640F2">
      <w:pPr>
        <w:pStyle w:val="Dash"/>
      </w:pPr>
      <w:r>
        <w:lastRenderedPageBreak/>
        <w:t>Range : xác định ánh sáng sẽ được chiếu bao xa.</w:t>
      </w:r>
    </w:p>
    <w:p w:rsidR="009640F2" w:rsidRDefault="009640F2" w:rsidP="009640F2">
      <w:pPr>
        <w:pStyle w:val="Dash"/>
      </w:pPr>
      <w:r>
        <w:t>Spot Angle : xác định độ mở của chóp nón trong Spot Light</w:t>
      </w:r>
    </w:p>
    <w:p w:rsidR="009640F2" w:rsidRDefault="009640F2" w:rsidP="009640F2">
      <w:pPr>
        <w:pStyle w:val="Dash"/>
      </w:pPr>
      <w:r>
        <w:t>Color : màu ánh sáng phát ra.</w:t>
      </w:r>
    </w:p>
    <w:p w:rsidR="009640F2" w:rsidRDefault="009640F2" w:rsidP="009640F2">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73" w:name="_Toc515781228"/>
      <w:r>
        <w:t>Position</w:t>
      </w:r>
      <w:bookmarkEnd w:id="273"/>
    </w:p>
    <w:p w:rsidR="00120E01" w:rsidRDefault="00120E01" w:rsidP="00120E01">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20E01">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9640F2" w:rsidP="0074733C">
      <w:pPr>
        <w:pStyle w:val="Solution"/>
        <w:keepNext/>
        <w:numPr>
          <w:ilvl w:val="0"/>
          <w:numId w:val="0"/>
        </w:numPr>
        <w:ind w:left="562"/>
      </w:pPr>
      <w:r>
        <w:rPr>
          <w:noProof/>
        </w:rPr>
        <w:lastRenderedPageBreak/>
        <w:drawing>
          <wp:inline distT="0" distB="0" distL="0" distR="0" wp14:anchorId="32BDA04B" wp14:editId="2FBB3A4F">
            <wp:extent cx="4419600" cy="3159825"/>
            <wp:effectExtent l="0" t="0" r="0" b="254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06003" cy="3221599"/>
                    </a:xfrm>
                    <a:prstGeom prst="rect">
                      <a:avLst/>
                    </a:prstGeom>
                  </pic:spPr>
                </pic:pic>
              </a:graphicData>
            </a:graphic>
          </wp:inline>
        </w:drawing>
      </w:r>
    </w:p>
    <w:p w:rsidR="00120E01" w:rsidRPr="0069606E" w:rsidRDefault="0074733C" w:rsidP="0074733C">
      <w:pPr>
        <w:pStyle w:val="Caption"/>
        <w:rPr>
          <w:lang w:val="en-US"/>
        </w:rPr>
      </w:pPr>
      <w:bookmarkStart w:id="274" w:name="_Ref515791419"/>
      <w:r>
        <w:t xml:space="preserve">Hình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Hình \* ARABIC \s 1 </w:instrText>
      </w:r>
      <w:r>
        <w:fldChar w:fldCharType="separate"/>
      </w:r>
      <w:r>
        <w:rPr>
          <w:noProof/>
        </w:rPr>
        <w:t>8</w:t>
      </w:r>
      <w:r>
        <w:fldChar w:fldCharType="end"/>
      </w:r>
      <w:r>
        <w:t xml:space="preserve"> Mô phỏng cách sử dụng position trong hệ thống</w:t>
      </w:r>
      <w:bookmarkEnd w:id="274"/>
    </w:p>
    <w:p w:rsidR="00994A77" w:rsidRDefault="00994A77" w:rsidP="00994A77">
      <w:pPr>
        <w:pStyle w:val="Heading2"/>
        <w:rPr>
          <w:lang w:val="en-US"/>
        </w:rPr>
      </w:pPr>
      <w:bookmarkStart w:id="275" w:name="_Toc515781229"/>
      <w:r>
        <w:rPr>
          <w:lang w:val="en-US"/>
        </w:rPr>
        <w:t>Kết luận</w:t>
      </w:r>
      <w:bookmarkEnd w:id="275"/>
    </w:p>
    <w:p w:rsidR="00AD2DAA" w:rsidRPr="00562157" w:rsidRDefault="00AD2DAA" w:rsidP="00AD2DAA">
      <w:pPr>
        <w:rPr>
          <w:lang w:val="en-US"/>
        </w:rPr>
      </w:pPr>
    </w:p>
    <w:p w:rsidR="00C21F24" w:rsidRPr="00562157" w:rsidRDefault="00C21F24" w:rsidP="00CD778B">
      <w:pPr>
        <w:pStyle w:val="Heading1"/>
        <w:rPr>
          <w:lang w:val="en-US"/>
        </w:rPr>
      </w:pPr>
      <w:r w:rsidRPr="00562157">
        <w:rPr>
          <w:lang w:val="en-US"/>
        </w:rPr>
        <w:lastRenderedPageBreak/>
        <w:br/>
      </w:r>
      <w:bookmarkStart w:id="276" w:name="_Toc359511112"/>
      <w:bookmarkStart w:id="277" w:name="_Toc359541474"/>
      <w:bookmarkStart w:id="278" w:name="_Toc359938300"/>
      <w:bookmarkStart w:id="279" w:name="_Ref360048718"/>
      <w:bookmarkStart w:id="280" w:name="_Ref360048721"/>
      <w:bookmarkStart w:id="281" w:name="_Toc360055377"/>
      <w:bookmarkStart w:id="282" w:name="_Toc360417495"/>
      <w:bookmarkStart w:id="283" w:name="_Toc360417675"/>
      <w:bookmarkStart w:id="284" w:name="_Ref360668443"/>
      <w:bookmarkStart w:id="285" w:name="_Ref360668540"/>
      <w:bookmarkStart w:id="286" w:name="_Toc515781230"/>
      <w:bookmarkEnd w:id="250"/>
      <w:r w:rsidR="00C54A16" w:rsidRPr="00562157">
        <w:rPr>
          <w:lang w:val="en-US"/>
        </w:rPr>
        <w:t xml:space="preserve">Hệ thống </w:t>
      </w:r>
      <w:bookmarkEnd w:id="276"/>
      <w:bookmarkEnd w:id="277"/>
      <w:bookmarkEnd w:id="278"/>
      <w:bookmarkEnd w:id="279"/>
      <w:bookmarkEnd w:id="280"/>
      <w:bookmarkEnd w:id="281"/>
      <w:bookmarkEnd w:id="282"/>
      <w:bookmarkEnd w:id="283"/>
      <w:bookmarkEnd w:id="284"/>
      <w:bookmarkEnd w:id="285"/>
      <w:r w:rsidR="00120E01">
        <w:rPr>
          <w:lang w:val="en-US"/>
        </w:rPr>
        <w:t>A</w:t>
      </w:r>
      <w:bookmarkEnd w:id="286"/>
    </w:p>
    <w:p w:rsidR="00C743B4" w:rsidRPr="00562157" w:rsidRDefault="007C72D8" w:rsidP="00145D23">
      <w:pPr>
        <w:pStyle w:val="ChapterSummary"/>
        <w:rPr>
          <w:rFonts w:eastAsiaTheme="minorEastAsia"/>
          <w:lang w:val="en-US"/>
        </w:rPr>
      </w:pPr>
      <w:r w:rsidRPr="00562157">
        <w:rPr>
          <w:lang w:val="en-US"/>
        </w:rPr>
        <w:t xml:space="preserve">Chương </w:t>
      </w:r>
      <w:r w:rsidR="0070249D" w:rsidRPr="00562157">
        <w:rPr>
          <w:lang w:val="en-US"/>
        </w:rPr>
        <w:t>4</w:t>
      </w:r>
      <w:r w:rsidRPr="00562157">
        <w:rPr>
          <w:lang w:val="en-US"/>
        </w:rPr>
        <w:t xml:space="preserve"> này sẽ giới thiệu các chức năng của </w:t>
      </w:r>
      <w:r w:rsidR="00C54A16" w:rsidRPr="00562157">
        <w:rPr>
          <w:lang w:val="en-US"/>
        </w:rPr>
        <w:t xml:space="preserve">hệ thống </w:t>
      </w:r>
      <w:r w:rsidR="00120E01">
        <w:rPr>
          <w:lang w:val="en-US"/>
        </w:rPr>
        <w:t>A</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87" w:name="_Toc359938301"/>
      <w:bookmarkStart w:id="288" w:name="_Toc360055378"/>
      <w:bookmarkStart w:id="289" w:name="_Toc360417496"/>
      <w:bookmarkStart w:id="290" w:name="_Toc360417676"/>
      <w:bookmarkStart w:id="291" w:name="_Toc515781231"/>
      <w:r w:rsidRPr="00562157">
        <w:rPr>
          <w:lang w:val="en-US"/>
        </w:rPr>
        <w:t xml:space="preserve">Giới thiệu </w:t>
      </w:r>
      <w:r w:rsidR="007C72D8" w:rsidRPr="00562157">
        <w:rPr>
          <w:lang w:val="en-US"/>
        </w:rPr>
        <w:t>tổng quan</w:t>
      </w:r>
      <w:bookmarkEnd w:id="287"/>
      <w:bookmarkEnd w:id="288"/>
      <w:bookmarkEnd w:id="289"/>
      <w:bookmarkEnd w:id="290"/>
      <w:bookmarkEnd w:id="291"/>
    </w:p>
    <w:p w:rsidR="00EF04AE" w:rsidRPr="00562157" w:rsidRDefault="00EF04AE" w:rsidP="00E47D2F">
      <w:pPr>
        <w:pStyle w:val="BodyText"/>
        <w:rPr>
          <w:lang w:val="en-US"/>
        </w:rPr>
      </w:pPr>
      <w:r w:rsidRPr="00562157">
        <w:rPr>
          <w:lang w:val="en-US"/>
        </w:rPr>
        <w:t xml:space="preserve">Hệ thống </w:t>
      </w:r>
    </w:p>
    <w:p w:rsidR="005E1A1F" w:rsidRPr="00562157" w:rsidRDefault="005E1A1F">
      <w:pPr>
        <w:ind w:left="518"/>
        <w:rPr>
          <w:rFonts w:ascii="Arial" w:hAnsi="Arial" w:cs="Arial"/>
          <w:b/>
          <w:bCs/>
          <w:iCs/>
          <w:sz w:val="28"/>
          <w:szCs w:val="28"/>
          <w:lang w:val="en-US"/>
        </w:rPr>
      </w:pPr>
      <w:bookmarkStart w:id="292" w:name="_Toc359938302"/>
      <w:bookmarkStart w:id="293" w:name="_Toc360055379"/>
      <w:bookmarkStart w:id="294" w:name="_Toc360417497"/>
      <w:bookmarkStart w:id="295" w:name="_Toc360417677"/>
      <w:r w:rsidRPr="00562157">
        <w:rPr>
          <w:lang w:val="en-US"/>
        </w:rPr>
        <w:br w:type="page"/>
      </w:r>
    </w:p>
    <w:p w:rsidR="00C743B4" w:rsidRDefault="00120E01" w:rsidP="00CD778B">
      <w:pPr>
        <w:pStyle w:val="Heading2"/>
        <w:rPr>
          <w:lang w:val="en-US"/>
        </w:rPr>
      </w:pPr>
      <w:bookmarkStart w:id="296" w:name="_Toc515781232"/>
      <w:bookmarkEnd w:id="292"/>
      <w:bookmarkEnd w:id="293"/>
      <w:bookmarkEnd w:id="294"/>
      <w:bookmarkEnd w:id="295"/>
      <w:r>
        <w:rPr>
          <w:lang w:val="en-US"/>
        </w:rPr>
        <w:lastRenderedPageBreak/>
        <w:t>Cấu hình</w:t>
      </w:r>
      <w:r w:rsidR="00D233E3" w:rsidRPr="00562157">
        <w:rPr>
          <w:lang w:val="en-US"/>
        </w:rPr>
        <w:t xml:space="preserve"> hệ thống</w:t>
      </w:r>
      <w:bookmarkEnd w:id="296"/>
    </w:p>
    <w:p w:rsidR="00E47D2F" w:rsidRPr="00E47D2F" w:rsidRDefault="00E47D2F" w:rsidP="00E47D2F">
      <w:pPr>
        <w:rPr>
          <w:lang w:val="en-US"/>
        </w:rPr>
      </w:pPr>
    </w:p>
    <w:p w:rsidR="00120E01" w:rsidRDefault="00120E01" w:rsidP="00120E01">
      <w:pPr>
        <w:keepNext/>
        <w:jc w:val="center"/>
      </w:pPr>
      <w:r w:rsidRPr="003E104E">
        <w:rPr>
          <w:noProof/>
        </w:rPr>
        <w:drawing>
          <wp:inline distT="0" distB="0" distL="0" distR="0" wp14:anchorId="6AC59FAC">
            <wp:extent cx="3774440" cy="2980055"/>
            <wp:effectExtent l="0" t="0" r="0" b="0"/>
            <wp:docPr id="113" name="Picture 3">
              <a:extLst xmlns:a="http://schemas.openxmlformats.org/drawingml/2006/main">
                <a:ext uri="{FF2B5EF4-FFF2-40B4-BE49-F238E27FC236}">
                  <a16:creationId xmlns:a16="http://schemas.microsoft.com/office/drawing/2014/main" id="{9722DBFE-DF76-4FFC-B3C3-4DAB1EEACA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722DBFE-DF76-4FFC-B3C3-4DAB1EEACA9E}"/>
                        </a:ext>
                      </a:extLst>
                    </pic:cNvPr>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3774440" cy="2980055"/>
                    </a:xfrm>
                    <a:prstGeom prst="rect">
                      <a:avLst/>
                    </a:prstGeom>
                  </pic:spPr>
                </pic:pic>
              </a:graphicData>
            </a:graphic>
          </wp:inline>
        </w:drawing>
      </w:r>
    </w:p>
    <w:p w:rsidR="00120E01" w:rsidRDefault="00120E01" w:rsidP="00120E01">
      <w:pPr>
        <w:pStyle w:val="Caption"/>
        <w:rPr>
          <w:noProof/>
        </w:rPr>
      </w:pPr>
      <w:bookmarkStart w:id="297" w:name="_Ref515720799"/>
      <w:bookmarkStart w:id="298" w:name="_Toc515781270"/>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w:t>
      </w:r>
      <w:r w:rsidR="0074733C">
        <w:fldChar w:fldCharType="end"/>
      </w:r>
      <w:bookmarkEnd w:id="297"/>
      <w:r>
        <w:rPr>
          <w:noProof/>
        </w:rPr>
        <w:t xml:space="preserve"> </w:t>
      </w:r>
      <w:r w:rsidR="0052285B">
        <w:rPr>
          <w:noProof/>
        </w:rPr>
        <w:t>Cấu hình thiết lập của hệ thống</w:t>
      </w:r>
      <w:bookmarkEnd w:id="298"/>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20E01">
      <w:pPr>
        <w:pStyle w:val="Dash"/>
        <w:rPr>
          <w:lang w:val="en-US"/>
        </w:rPr>
      </w:pPr>
      <w:r>
        <w:t>M</w:t>
      </w:r>
      <w:r w:rsidRPr="0055236B">
        <w:t>ột khung bàn nhôm có chiều rộng 45cm và chiều dài là 73cm, bàn cao 103cm. Mặt bàn chỉ có viền cạnh và rỗng bên trong. Đặt phía trên khung là một tấm kính trong suốt và phía trên tấm kính là giấy trắng để hứng ảnh</w:t>
      </w:r>
    </w:p>
    <w:p w:rsidR="004846C4" w:rsidRPr="00120E01" w:rsidRDefault="004678AD" w:rsidP="00120E01">
      <w:pPr>
        <w:pStyle w:val="Dash"/>
        <w:rPr>
          <w:lang w:val="en-US"/>
        </w:rPr>
      </w:pPr>
      <w:r w:rsidRPr="00562157">
        <w:rPr>
          <w:lang w:val="en-US"/>
        </w:rPr>
        <w:t xml:space="preserve"> </w:t>
      </w:r>
      <w:r w:rsidR="00120E01">
        <w:rPr>
          <w:lang w:val="en-US"/>
        </w:rPr>
        <w:t xml:space="preserve">Một </w:t>
      </w:r>
      <w:r w:rsidR="00120E01">
        <w:t>m</w:t>
      </w:r>
      <w:r w:rsidR="00120E01"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p>
    <w:p w:rsidR="00120E01" w:rsidRPr="00120E01" w:rsidRDefault="00120E01" w:rsidP="00120E01">
      <w:pPr>
        <w:pStyle w:val="Dash"/>
        <w:rPr>
          <w:lang w:val="en-US"/>
        </w:rPr>
      </w:pPr>
      <w:r>
        <w:t>C</w:t>
      </w:r>
      <w:r w:rsidRPr="0055236B">
        <w:t xml:space="preserve">amera Logitech C170 có khả năng quay video 1024x768, </w:t>
      </w:r>
      <w:r>
        <w:t xml:space="preserve">độ phân giải </w:t>
      </w:r>
      <w:r w:rsidRPr="0055236B">
        <w:t xml:space="preserve">5 megapixel, USB 2.0 để thu hình từ phía trên. Camera được lắp cao cách </w:t>
      </w:r>
      <w:r w:rsidRPr="0055236B">
        <w:lastRenderedPageBreak/>
        <w:t xml:space="preserve">75cm so với mặt bàn, có góc nhìn sao cho lấy đủ mặt bàn và hình ảnh hứng được. Camera được dùng để thu ảnh và nhận diện vật thể trong quá trình sử dụng. Để hình ảnh phát ra hứng được là rõ nhất thì ngoài việc chỉnh độ focus của thấu kính chúng em có 2 hướng giải quyết: Một là giảm ánh sáng môi trường bên ngoài tác động vào mặt bàn – </w:t>
      </w:r>
      <w:r>
        <w:t>Đ</w:t>
      </w:r>
      <w:r w:rsidRPr="0055236B">
        <w:t>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nhưng hiện tại chúng em chưa tìm ra được chất liệu giấy phù hợp.</w:t>
      </w:r>
    </w:p>
    <w:p w:rsidR="00120E01" w:rsidRPr="0052285B" w:rsidRDefault="00120E01" w:rsidP="00120E01">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2"/>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3"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74DEE098"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4"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5" o:title=""/>
                </v:shape>
                <w10:anchorlock/>
              </v:group>
            </w:pict>
          </mc:Fallback>
        </mc:AlternateContent>
      </w:r>
    </w:p>
    <w:p w:rsidR="0052285B" w:rsidRDefault="0052285B" w:rsidP="0052285B">
      <w:pPr>
        <w:pStyle w:val="Caption"/>
        <w:rPr>
          <w:noProof/>
        </w:rPr>
      </w:pPr>
      <w:bookmarkStart w:id="299" w:name="_Ref515714122"/>
      <w:bookmarkStart w:id="300" w:name="_Toc515781271"/>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2</w:t>
      </w:r>
      <w:r w:rsidR="0074733C">
        <w:fldChar w:fldCharType="end"/>
      </w:r>
      <w:bookmarkEnd w:id="299"/>
      <w:r>
        <w:t xml:space="preserve"> </w:t>
      </w:r>
      <w:r>
        <w:rPr>
          <w:noProof/>
        </w:rPr>
        <w:t>Hình ảnh thực tế của hệ thống</w:t>
      </w:r>
      <w:bookmarkEnd w:id="300"/>
    </w:p>
    <w:p w:rsidR="0052285B" w:rsidRPr="0052285B" w:rsidRDefault="00E47D2F" w:rsidP="0052285B">
      <w:r>
        <w:t>-</w:t>
      </w:r>
    </w:p>
    <w:p w:rsidR="00EF04AE" w:rsidRPr="00562157" w:rsidRDefault="00EF04AE" w:rsidP="004F61B9">
      <w:pPr>
        <w:pStyle w:val="Heading2"/>
        <w:rPr>
          <w:lang w:val="en-US"/>
        </w:rPr>
      </w:pPr>
      <w:bookmarkStart w:id="301" w:name="_Toc515781233"/>
      <w:bookmarkStart w:id="302" w:name="_Toc360417498"/>
      <w:bookmarkStart w:id="303" w:name="_Toc360417678"/>
      <w:r w:rsidRPr="00562157">
        <w:rPr>
          <w:lang w:val="en-US"/>
        </w:rPr>
        <w:t>Kịch bản sử dụng hệ thống</w:t>
      </w:r>
      <w:bookmarkEnd w:id="301"/>
    </w:p>
    <w:p w:rsidR="0052285B" w:rsidRDefault="00EF04AE" w:rsidP="0052285B">
      <w:pPr>
        <w:rPr>
          <w:lang w:val="en-US"/>
        </w:rPr>
      </w:pPr>
      <w:r w:rsidRPr="00562157">
        <w:rPr>
          <w:lang w:val="en-US"/>
        </w:rPr>
        <w:t>Kịch bản sử</w:t>
      </w:r>
      <w:r w:rsidR="004C71ED">
        <w:rPr>
          <w:lang w:val="en-US"/>
        </w:rPr>
        <w:t xml:space="preserve"> dụng</w:t>
      </w:r>
    </w:p>
    <w:p w:rsidR="004F61B9" w:rsidRPr="00562157" w:rsidRDefault="00EF04AE" w:rsidP="0052285B">
      <w:pPr>
        <w:pStyle w:val="Heading2"/>
        <w:rPr>
          <w:lang w:val="en-US"/>
        </w:rPr>
      </w:pPr>
      <w:r w:rsidRPr="00562157">
        <w:rPr>
          <w:lang w:val="en-US"/>
        </w:rPr>
        <w:lastRenderedPageBreak/>
        <w:t xml:space="preserve"> </w:t>
      </w:r>
      <w:bookmarkStart w:id="304" w:name="_Toc515781234"/>
      <w:r w:rsidR="004F61B9" w:rsidRPr="00562157">
        <w:rPr>
          <w:lang w:val="en-US"/>
        </w:rPr>
        <w:t>Một số vấn đề gặp phải và kỹ thuật áp dụng</w:t>
      </w:r>
      <w:bookmarkEnd w:id="302"/>
      <w:bookmarkEnd w:id="303"/>
      <w:bookmarkEnd w:id="304"/>
    </w:p>
    <w:p w:rsidR="004F61B9" w:rsidRPr="00562157" w:rsidRDefault="001E171F" w:rsidP="004F61B9">
      <w:pPr>
        <w:pStyle w:val="Heading3"/>
      </w:pPr>
      <w:bookmarkStart w:id="305" w:name="_Toc515781235"/>
      <w:r>
        <w:t>Cách bố trí máy chiếu</w:t>
      </w:r>
      <w:bookmarkEnd w:id="305"/>
    </w:p>
    <w:p w:rsidR="007B1A3F" w:rsidRPr="00562157" w:rsidRDefault="007B1A3F" w:rsidP="004846C4">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4846C4">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8A3D56" w:rsidRPr="004B5089" w:rsidRDefault="008A3D56"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8A3D56" w:rsidRPr="004B5089" w:rsidRDefault="008A3D56"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8A3D56" w:rsidRDefault="008A3D56"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8A3D56" w:rsidRPr="004B5089" w:rsidRDefault="008A3D56"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061"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">
                <v:group id="Group 121" o:spid="_x0000_s1062"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063"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064"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065"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066"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067"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068"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069"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8A3D56" w:rsidRPr="004B5089" w:rsidRDefault="008A3D56" w:rsidP="004B5089">
                            <w:pPr>
                              <w:pStyle w:val="NormalWeb"/>
                              <w:spacing w:after="0"/>
                              <w:ind w:firstLine="0"/>
                            </w:pPr>
                            <w:r w:rsidRPr="004B5089">
                              <w:rPr>
                                <w:b/>
                                <w:bCs/>
                                <w:color w:val="FF0000"/>
                                <w:kern w:val="24"/>
                              </w:rPr>
                              <w:t>Máy chiếu</w:t>
                            </w:r>
                          </w:p>
                        </w:txbxContent>
                      </v:textbox>
                    </v:rect>
                    <v:rect id="Rectangle 129" o:spid="_x0000_s1070"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071"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072"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073"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074"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075"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8A3D56" w:rsidRPr="004B5089" w:rsidRDefault="008A3D56" w:rsidP="004B5089">
                        <w:pPr>
                          <w:pStyle w:val="NormalWeb"/>
                          <w:spacing w:after="0"/>
                        </w:pPr>
                        <w:r w:rsidRPr="004B5089">
                          <w:rPr>
                            <w:color w:val="000000" w:themeColor="text1"/>
                            <w:kern w:val="24"/>
                          </w:rPr>
                          <w:t>50cm</w:t>
                        </w:r>
                      </w:p>
                    </w:txbxContent>
                  </v:textbox>
                </v:shape>
                <v:shape id="TextBox 30" o:spid="_x0000_s1076"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8A3D56" w:rsidRDefault="008A3D56"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077"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8A3D56" w:rsidRPr="004B5089" w:rsidRDefault="008A3D56" w:rsidP="004B5089">
                        <w:pPr>
                          <w:pStyle w:val="NormalWeb"/>
                          <w:spacing w:after="0"/>
                        </w:pPr>
                        <w:r w:rsidRPr="004B5089">
                          <w:rPr>
                            <w:color w:val="000000" w:themeColor="text1"/>
                            <w:kern w:val="24"/>
                          </w:rPr>
                          <w:t>80cm</w:t>
                        </w:r>
                      </w:p>
                    </w:txbxContent>
                  </v:textbox>
                </v:shape>
                <v:shape id="Straight Arrow Connector 138" o:spid="_x0000_s1078"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06" w:name="_Ref515717544"/>
      <w:bookmarkStart w:id="307" w:name="_Toc515781272"/>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3</w:t>
      </w:r>
      <w:r w:rsidR="0074733C">
        <w:fldChar w:fldCharType="end"/>
      </w:r>
      <w:bookmarkEnd w:id="306"/>
      <w:r>
        <w:rPr>
          <w:noProof/>
        </w:rPr>
        <w:t xml:space="preserve"> Cách bố trí máy chiếu trên cao</w:t>
      </w:r>
      <w:bookmarkEnd w:id="307"/>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lastRenderedPageBreak/>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08" w:name="_Toc360417500"/>
      <w:bookmarkStart w:id="309" w:name="_Toc360417680"/>
      <w:bookmarkStart w:id="310" w:name="_Ref360792512"/>
      <w:bookmarkStart w:id="311" w:name="_Ref360804504"/>
      <w:r>
        <w:rPr>
          <w:noProof/>
        </w:rPr>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8A3D56" w:rsidRPr="00C22F55" w:rsidRDefault="008A3D56"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079"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ALsJid&#10;ngEAAC4DAAAOAAAAAAAAAAAAAAAAAC4CAABkcnMvZTJvRG9jLnhtbFBLAQItABQABgAIAAAAIQAc&#10;+1eu3gAAAAkBAAAPAAAAAAAAAAAAAAAAAPgDAABkcnMvZG93bnJldi54bWxQSwUGAAAAAAQABADz&#10;AAAAAwUAAAAA&#10;" filled="f" stroked="f">
                <v:textbox>
                  <w:txbxContent>
                    <w:p w:rsidR="008A3D56" w:rsidRPr="00C22F55" w:rsidRDefault="008A3D56"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8A3D56" w:rsidRDefault="008A3D56"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8A3D56" w:rsidRDefault="008A3D56"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8A3D56" w:rsidRDefault="008A3D56"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8A3D56" w:rsidRDefault="008A3D56"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8A3D56" w:rsidRDefault="008A3D56"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080"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rE1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EMusTXRCAAAA0QAAA4AAAAAAAAAAAAAAAAALgIAAGRycy9lMm9Eb2MueG1s&#10;UEsBAi0AFAAGAAgAAAAhAAEl/Y7cAAAABQEAAA8AAAAAAAAAAAAAAAAAKwsAAGRycy9kb3ducmV2&#10;LnhtbFBLBQYAAAAABAAEAPMAAAA0DAAAAAA=&#10;">
                <v:group id="Group 140" o:spid="_x0000_s1081"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082"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083"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084"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085"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086"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087"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088"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089"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090"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091"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092"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093"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8A3D56" w:rsidRDefault="008A3D56" w:rsidP="00C22F55">
                          <w:pPr>
                            <w:pStyle w:val="NormalWeb"/>
                            <w:spacing w:after="0"/>
                          </w:pPr>
                          <w:r>
                            <w:rPr>
                              <w:color w:val="000000" w:themeColor="text1"/>
                              <w:kern w:val="24"/>
                            </w:rPr>
                            <w:t>103cm</w:t>
                          </w:r>
                        </w:p>
                      </w:txbxContent>
                    </v:textbox>
                  </v:shape>
                  <v:shape id="TextBox 41" o:spid="_x0000_s1094"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8A3D56" w:rsidRDefault="008A3D56" w:rsidP="00C22F55">
                          <w:pPr>
                            <w:pStyle w:val="NormalWeb"/>
                            <w:spacing w:after="0"/>
                          </w:pPr>
                          <w:r>
                            <w:rPr>
                              <w:color w:val="000000" w:themeColor="text1"/>
                              <w:kern w:val="24"/>
                            </w:rPr>
                            <w:t>180cm</w:t>
                          </w:r>
                        </w:p>
                      </w:txbxContent>
                    </v:textbox>
                  </v:shape>
                  <v:shape id="_x0000_s1095"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8A3D56" w:rsidRDefault="008A3D56" w:rsidP="00C22F55">
                          <w:pPr>
                            <w:pStyle w:val="NormalWeb"/>
                            <w:spacing w:after="0"/>
                          </w:pPr>
                          <w:r>
                            <w:rPr>
                              <w:color w:val="000000" w:themeColor="text1"/>
                              <w:kern w:val="24"/>
                            </w:rPr>
                            <w:t>80cm</w:t>
                          </w:r>
                        </w:p>
                      </w:txbxContent>
                    </v:textbox>
                  </v:shape>
                  <v:shape id="Straight Arrow Connector 155" o:spid="_x0000_s1096"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097"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098"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8A3D56" w:rsidRDefault="008A3D56" w:rsidP="00C22F55">
                        <w:pPr>
                          <w:pStyle w:val="NormalWeb"/>
                          <w:spacing w:after="0"/>
                        </w:pPr>
                        <w:r>
                          <w:rPr>
                            <w:color w:val="000000" w:themeColor="text1"/>
                            <w:kern w:val="24"/>
                          </w:rPr>
                          <w:t>75cm</w:t>
                        </w:r>
                      </w:p>
                    </w:txbxContent>
                  </v:textbox>
                </v:shape>
                <v:shape id="Straight Arrow Connector 158" o:spid="_x0000_s1099"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00"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01"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02"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8A3D56" w:rsidRDefault="008A3D56" w:rsidP="00C22F55">
                          <w:pPr>
                            <w:pStyle w:val="NormalWeb"/>
                            <w:spacing w:after="0"/>
                            <w:ind w:firstLine="0"/>
                          </w:pPr>
                          <w:r>
                            <w:rPr>
                              <w:b/>
                              <w:bCs/>
                              <w:color w:val="FF0000"/>
                              <w:kern w:val="24"/>
                            </w:rPr>
                            <w:t>Máy chiếu</w:t>
                          </w:r>
                        </w:p>
                      </w:txbxContent>
                    </v:textbox>
                  </v:rect>
                </v:group>
                <v:line id="Straight Connector 162" o:spid="_x0000_s1103"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04"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12" w:name="_Ref515717631"/>
      <w:bookmarkStart w:id="313" w:name="_Toc515781273"/>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4</w:t>
      </w:r>
      <w:r w:rsidR="0074733C">
        <w:fldChar w:fldCharType="end"/>
      </w:r>
      <w:bookmarkEnd w:id="312"/>
      <w:r>
        <w:rPr>
          <w:noProof/>
        </w:rPr>
        <w:t xml:space="preserve"> Cách bố trí máy chiếu dưới đất theo phương vuông góc</w:t>
      </w:r>
      <w:bookmarkEnd w:id="313"/>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lastRenderedPageBreak/>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8A3D56" w:rsidRDefault="008A3D56"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05"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">
                <v:rect id="Rectangle 166" o:spid="_x0000_s1106"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07"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8A3D56" w:rsidRDefault="008A3D56" w:rsidP="00120F2D">
                        <w:pPr>
                          <w:pStyle w:val="NormalWeb"/>
                          <w:spacing w:after="0"/>
                          <w:ind w:firstLine="0"/>
                        </w:pPr>
                        <w:r>
                          <w:rPr>
                            <w:b/>
                            <w:bCs/>
                            <w:color w:val="FF0000"/>
                            <w:kern w:val="24"/>
                          </w:rPr>
                          <w:t>Máy chiếu</w:t>
                        </w:r>
                      </w:p>
                    </w:txbxContent>
                  </v:textbox>
                </v:rect>
                <v:rect id="Rectangle 168" o:spid="_x0000_s1108"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09"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10"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11"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12"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13"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14"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15"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16"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17"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18"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19"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20"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21"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22"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14" w:name="_Ref515719473"/>
      <w:bookmarkStart w:id="315" w:name="_Toc515781274"/>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5</w:t>
      </w:r>
      <w:r w:rsidR="0074733C">
        <w:fldChar w:fldCharType="end"/>
      </w:r>
      <w:bookmarkEnd w:id="314"/>
      <w:r>
        <w:rPr>
          <w:noProof/>
        </w:rPr>
        <w:t xml:space="preserve"> Cách bố trí máy chiếu dưới đất kém theo gương</w:t>
      </w:r>
      <w:bookmarkEnd w:id="315"/>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 xml:space="preserve">để tiến hành xây dựng ứng dụng. Phương pháp 1 không mang lại trải nghiệm tốt do vấn </w:t>
      </w:r>
      <w:r>
        <w:rPr>
          <w:lang w:val="en-US"/>
        </w:rPr>
        <w:lastRenderedPageBreak/>
        <w:t>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16" w:name="_Toc515781236"/>
      <w:bookmarkEnd w:id="308"/>
      <w:bookmarkEnd w:id="309"/>
      <w:bookmarkEnd w:id="310"/>
      <w:bookmarkEnd w:id="311"/>
      <w:r>
        <w:t xml:space="preserve">Kỹ thuật ánh xạ tọa độ giữa </w:t>
      </w:r>
      <w:r w:rsidR="00032D0B">
        <w:t>các không gian tọa độ</w:t>
      </w:r>
      <w:bookmarkEnd w:id="316"/>
    </w:p>
    <w:p w:rsidR="008925E1" w:rsidRPr="00562157" w:rsidRDefault="008925E1" w:rsidP="004846C4">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4846C4">
      <w:pPr>
        <w:pStyle w:val="Solution"/>
        <w:rPr>
          <w:lang w:val="en-US"/>
        </w:rPr>
      </w:pPr>
      <w:r w:rsidRPr="00562157">
        <w:rPr>
          <w:lang w:val="en-US"/>
        </w:rPr>
        <w:t>Giải pháp</w:t>
      </w:r>
    </w:p>
    <w:p w:rsidR="00005030" w:rsidRDefault="00005030" w:rsidP="00005030">
      <w:bookmarkStart w:id="317" w:name="_Toc360417501"/>
      <w:bookmarkStart w:id="318"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lastRenderedPageBreak/>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19" w:name="_Ref515730404"/>
      <w:bookmarkStart w:id="320" w:name="_Toc515781275"/>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6</w:t>
      </w:r>
      <w:r w:rsidR="0074733C">
        <w:fldChar w:fldCharType="end"/>
      </w:r>
      <w:bookmarkEnd w:id="319"/>
      <w:r>
        <w:rPr>
          <w:noProof/>
        </w:rPr>
        <w:t xml:space="preserve"> </w:t>
      </w:r>
      <w:r>
        <w:t>Xác định vùng thao tác của hệ thống</w:t>
      </w:r>
      <w:bookmarkEnd w:id="320"/>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8A3D56"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1" w:name="_Ref515730514"/>
      <w:bookmarkStart w:id="322" w:name="_Toc515781276"/>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7</w:t>
      </w:r>
      <w:r w:rsidR="0074733C">
        <w:fldChar w:fldCharType="end"/>
      </w:r>
      <w:bookmarkEnd w:id="321"/>
      <w:r>
        <w:rPr>
          <w:noProof/>
        </w:rPr>
        <w:t xml:space="preserve"> </w:t>
      </w:r>
      <w:r>
        <w:t>Lấy mẫu Calibration theo 2 trục X, Y</w:t>
      </w:r>
      <w:bookmarkEnd w:id="322"/>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8A3D56"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8A3D56"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23" w:name="_Toc515781237"/>
      <w:r>
        <w:t>Kiến trúc hệ thống</w:t>
      </w:r>
      <w:r w:rsidR="00A575CB">
        <w:t xml:space="preserve"> sự kiện liên hoàn</w:t>
      </w:r>
      <w:bookmarkEnd w:id="323"/>
    </w:p>
    <w:p w:rsidR="0011007A" w:rsidRDefault="0011007A" w:rsidP="0011007A">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1007A">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8">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24" w:name="_Ref515733006"/>
      <w:bookmarkStart w:id="325" w:name="_Toc515732701"/>
      <w:bookmarkStart w:id="326"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24"/>
      <w:r>
        <w:t xml:space="preserve"> </w:t>
      </w:r>
      <w:r>
        <w:rPr>
          <w:noProof/>
        </w:rPr>
        <w:t>Hệ thống sự kiện</w:t>
      </w:r>
      <w:bookmarkEnd w:id="325"/>
      <w:bookmarkEnd w:id="326"/>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4A71F6">
      <w:pPr>
        <w:pStyle w:val="Dash"/>
      </w:pPr>
      <w:r>
        <w:t>Một mảng các đối tượng Event, mỗi Event tương ứng với một bộ các hành động tác động lên các Object tùy thuộc vào kịch bản.</w:t>
      </w:r>
    </w:p>
    <w:p w:rsidR="004A71F6" w:rsidRDefault="004A71F6" w:rsidP="004A71F6">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4A71F6">
      <w:pPr>
        <w:pStyle w:val="Dash"/>
      </w:pPr>
      <w:r>
        <w:t>Một Dictionary các Object sẽ bị tác động trong kịch bản, ở đầu chương trình sẽ tiến hành đăng kí các Object này vào Dictionary.</w:t>
      </w:r>
    </w:p>
    <w:p w:rsidR="004A71F6" w:rsidRDefault="004A71F6" w:rsidP="004A71F6">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9">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27"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27"/>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28"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28"/>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A3D56" w:rsidRDefault="008A3D5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8A3D56" w:rsidRDefault="008A3D5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8A3D56" w:rsidRDefault="008A3D5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8A3D56" w:rsidRDefault="008A3D5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8A3D56" w:rsidRDefault="008A3D5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8A3D56" w:rsidRDefault="008A3D5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8A3D56" w:rsidRDefault="008A3D56"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23"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kBr4Jn4CAAAMBQAA&#10;DgAAAAAAAAAAAAAAAAAuAgAAZHJzL2Uyb0RvYy54bWxQSwECLQAUAAYACAAAACEAEhvdGdoAAAAF&#10;AQAADwAAAAAAAAAAAAAAAADYBAAAZHJzL2Rvd25yZXYueG1sUEsFBgAAAAAEAAQA8wAAAN8FAAAA&#10;AA==&#10;" filled="f" strokeweight=".48pt">
                <v:textbox inset="0,0,0,0">
                  <w:txbxContent>
                    <w:p w:rsidR="008A3D56" w:rsidRDefault="008A3D5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8A3D56" w:rsidRDefault="008A3D5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8A3D56" w:rsidRDefault="008A3D5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8A3D56" w:rsidRDefault="008A3D5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8A3D56" w:rsidRDefault="008A3D5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8A3D56" w:rsidRDefault="008A3D5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8A3D56" w:rsidRDefault="008A3D56"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29"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29"/>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0"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0"/>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A3D56" w:rsidRPr="00665AE1" w:rsidRDefault="008A3D5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8A3D56" w:rsidRPr="00665AE1" w:rsidRDefault="008A3D5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8A3D56" w:rsidRPr="00665AE1" w:rsidRDefault="008A3D5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8A3D56" w:rsidRPr="00665AE1" w:rsidRDefault="008A3D5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8A3D56" w:rsidRPr="00665AE1" w:rsidRDefault="008A3D5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8A3D56" w:rsidRPr="00665AE1" w:rsidRDefault="008A3D5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8A3D56" w:rsidRPr="00665AE1" w:rsidRDefault="008A3D56"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24"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DBkkHBfwIAAAoF&#10;AAAOAAAAAAAAAAAAAAAAAC4CAABkcnMvZTJvRG9jLnhtbFBLAQItABQABgAIAAAAIQBMKKPu2wAA&#10;AAUBAAAPAAAAAAAAAAAAAAAAANkEAABkcnMvZG93bnJldi54bWxQSwUGAAAAAAQABADzAAAA4QUA&#10;AAAA&#10;" filled="f" strokeweight=".48pt">
                <v:textbox inset="0,0,0,0">
                  <w:txbxContent>
                    <w:p w:rsidR="008A3D56" w:rsidRPr="00665AE1" w:rsidRDefault="008A3D5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8A3D56" w:rsidRPr="00665AE1" w:rsidRDefault="008A3D5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8A3D56" w:rsidRPr="00665AE1" w:rsidRDefault="008A3D5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8A3D56" w:rsidRPr="00665AE1" w:rsidRDefault="008A3D5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8A3D56" w:rsidRPr="00665AE1" w:rsidRDefault="008A3D5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8A3D56" w:rsidRPr="00665AE1" w:rsidRDefault="008A3D5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8A3D56" w:rsidRPr="00665AE1" w:rsidRDefault="008A3D56"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1"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1"/>
    </w:p>
    <w:p w:rsidR="00CE082D" w:rsidRPr="00CE082D" w:rsidRDefault="00CE082D" w:rsidP="00CE082D"/>
    <w:p w:rsidR="00CE082D" w:rsidRDefault="00CE082D" w:rsidP="00CE082D">
      <w:pPr>
        <w:pStyle w:val="K-Bullet-"/>
      </w:pPr>
      <w:bookmarkStart w:id="332"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32"/>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33"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33"/>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A3D56" w:rsidRDefault="008A3D5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8A3D56" w:rsidRDefault="008A3D5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8A3D56" w:rsidRDefault="008A3D5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8A3D56" w:rsidRDefault="008A3D5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8A3D56" w:rsidRDefault="008A3D5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8A3D56" w:rsidRDefault="008A3D5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8A3D56" w:rsidRPr="00665AE1" w:rsidRDefault="008A3D56"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25"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" filled="f" strokeweight=".48pt">
                <v:textbox inset="0,0,0,0">
                  <w:txbxContent>
                    <w:p w:rsidR="008A3D56" w:rsidRDefault="008A3D5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8A3D56" w:rsidRDefault="008A3D5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8A3D56" w:rsidRDefault="008A3D5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8A3D56" w:rsidRDefault="008A3D5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8A3D56" w:rsidRDefault="008A3D5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8A3D56" w:rsidRDefault="008A3D5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8A3D56" w:rsidRPr="00665AE1" w:rsidRDefault="008A3D56"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34"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34"/>
    </w:p>
    <w:p w:rsidR="00061D35" w:rsidRDefault="00061D35" w:rsidP="00061D35">
      <w:pPr>
        <w:pStyle w:val="Heading3"/>
      </w:pPr>
      <w:bookmarkStart w:id="335" w:name="_Toc515781238"/>
      <w:r>
        <w:t>Giao tiếp giữa các thiết bị tương tác</w:t>
      </w:r>
      <w:bookmarkEnd w:id="335"/>
    </w:p>
    <w:p w:rsidR="00932977" w:rsidRDefault="00932977" w:rsidP="00932977">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424A10">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8A3D56" w:rsidRDefault="008A3D56" w:rsidP="00932977">
                                <w:pPr>
                                  <w:pStyle w:val="NormalWeb"/>
                                  <w:spacing w:after="101" w:line="216" w:lineRule="auto"/>
                                  <w:jc w:val="center"/>
                                </w:pPr>
                                <w:r>
                                  <w:rPr>
                                    <w:color w:val="FFFFFF" w:themeColor="light1"/>
                                    <w:kern w:val="24"/>
                                  </w:rPr>
                                  <w:t>Module A</w:t>
                                </w:r>
                              </w:p>
                              <w:p w:rsidR="008A3D56" w:rsidRDefault="008A3D56"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8A3D56" w:rsidRDefault="008A3D56" w:rsidP="00932977">
                                <w:pPr>
                                  <w:pStyle w:val="NormalWeb"/>
                                  <w:spacing w:after="101" w:line="216" w:lineRule="auto"/>
                                  <w:jc w:val="center"/>
                                </w:pPr>
                                <w:r>
                                  <w:rPr>
                                    <w:color w:val="FFFFFF" w:themeColor="light1"/>
                                    <w:kern w:val="24"/>
                                  </w:rPr>
                                  <w:t>Module B</w:t>
                                </w:r>
                              </w:p>
                              <w:p w:rsidR="008A3D56" w:rsidRDefault="008A3D56"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8A3D56" w:rsidRDefault="008A3D56" w:rsidP="00932977">
                                <w:pPr>
                                  <w:pStyle w:val="NormalWeb"/>
                                  <w:spacing w:after="101" w:line="216" w:lineRule="auto"/>
                                  <w:jc w:val="center"/>
                                </w:pPr>
                                <w:r>
                                  <w:rPr>
                                    <w:color w:val="FFFFFF" w:themeColor="light1"/>
                                    <w:kern w:val="24"/>
                                  </w:rPr>
                                  <w:t>Module C</w:t>
                                </w:r>
                              </w:p>
                              <w:p w:rsidR="008A3D56" w:rsidRDefault="008A3D56"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26"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">
                <v:group id="_x0000_s1127"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28"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29"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8A3D56" w:rsidRDefault="008A3D56" w:rsidP="00932977">
                          <w:pPr>
                            <w:pStyle w:val="NormalWeb"/>
                            <w:spacing w:after="101" w:line="216" w:lineRule="auto"/>
                            <w:jc w:val="center"/>
                          </w:pPr>
                          <w:r>
                            <w:rPr>
                              <w:color w:val="FFFFFF" w:themeColor="light1"/>
                              <w:kern w:val="24"/>
                            </w:rPr>
                            <w:t>Module A</w:t>
                          </w:r>
                        </w:p>
                        <w:p w:rsidR="008A3D56" w:rsidRDefault="008A3D56" w:rsidP="00932977">
                          <w:pPr>
                            <w:pStyle w:val="NormalWeb"/>
                            <w:spacing w:after="101" w:line="216" w:lineRule="auto"/>
                            <w:jc w:val="center"/>
                          </w:pPr>
                          <w:r>
                            <w:rPr>
                              <w:color w:val="FFFFFF" w:themeColor="light1"/>
                              <w:kern w:val="24"/>
                            </w:rPr>
                            <w:t>Trung tâm xử lý và render</w:t>
                          </w:r>
                        </w:p>
                      </w:txbxContent>
                    </v:textbox>
                  </v:shape>
                </v:group>
                <v:group id="Group 43" o:spid="_x0000_s1130"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31"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32"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8A3D56" w:rsidRDefault="008A3D56" w:rsidP="00932977">
                          <w:pPr>
                            <w:pStyle w:val="NormalWeb"/>
                            <w:spacing w:after="101" w:line="216" w:lineRule="auto"/>
                            <w:jc w:val="center"/>
                          </w:pPr>
                          <w:r>
                            <w:rPr>
                              <w:color w:val="FFFFFF" w:themeColor="light1"/>
                              <w:kern w:val="24"/>
                            </w:rPr>
                            <w:t>Module B</w:t>
                          </w:r>
                        </w:p>
                        <w:p w:rsidR="008A3D56" w:rsidRDefault="008A3D56" w:rsidP="00932977">
                          <w:pPr>
                            <w:pStyle w:val="NormalWeb"/>
                            <w:spacing w:after="101" w:line="216" w:lineRule="auto"/>
                            <w:jc w:val="center"/>
                          </w:pPr>
                          <w:r>
                            <w:rPr>
                              <w:color w:val="FFFFFF" w:themeColor="light1"/>
                              <w:kern w:val="24"/>
                            </w:rPr>
                            <w:t>Nhận dạng vật thể</w:t>
                          </w:r>
                        </w:p>
                      </w:txbxContent>
                    </v:textbox>
                  </v:shape>
                </v:group>
                <v:group id="Group 46" o:spid="_x0000_s1133"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34"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35"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8A3D56" w:rsidRDefault="008A3D56" w:rsidP="00932977">
                          <w:pPr>
                            <w:pStyle w:val="NormalWeb"/>
                            <w:spacing w:after="101" w:line="216" w:lineRule="auto"/>
                            <w:jc w:val="center"/>
                          </w:pPr>
                          <w:r>
                            <w:rPr>
                              <w:color w:val="FFFFFF" w:themeColor="light1"/>
                              <w:kern w:val="24"/>
                            </w:rPr>
                            <w:t>Module C</w:t>
                          </w:r>
                        </w:p>
                        <w:p w:rsidR="008A3D56" w:rsidRDefault="008A3D56"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36"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37"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36"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36"/>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37" w:name="_Toc515781239"/>
      <w:r>
        <w:t>Kiến trúc MVP</w:t>
      </w:r>
      <w:r w:rsidR="00EB0FC8">
        <w:t xml:space="preserve"> </w:t>
      </w:r>
      <w:r w:rsidR="00EB0FC8">
        <w:rPr>
          <w:i w:val="0"/>
        </w:rPr>
        <w:t>trên các thiết bị di động</w:t>
      </w:r>
      <w:bookmarkEnd w:id="337"/>
    </w:p>
    <w:p w:rsidR="00A575CB" w:rsidRDefault="00EB0FC8" w:rsidP="00EB0FC8">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EB0FC8">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38" w:name="_Ref515780807"/>
      <w:bookmarkStart w:id="339" w:name="_Toc515781277"/>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8</w:t>
      </w:r>
      <w:r w:rsidR="0074733C">
        <w:fldChar w:fldCharType="end"/>
      </w:r>
      <w:bookmarkEnd w:id="338"/>
      <w:r>
        <w:rPr>
          <w:noProof/>
        </w:rPr>
        <w:t xml:space="preserve"> </w:t>
      </w:r>
      <w:r>
        <w:rPr>
          <w:sz w:val="26"/>
          <w:szCs w:val="26"/>
        </w:rPr>
        <w:t>Sơ đồ mô hình MVC</w:t>
      </w:r>
      <w:bookmarkEnd w:id="339"/>
      <w:r>
        <w:rPr>
          <w:sz w:val="26"/>
          <w:szCs w:val="26"/>
        </w:rPr>
        <w:t xml:space="preserve"> </w:t>
      </w:r>
    </w:p>
    <w:p w:rsidR="00BB4C97" w:rsidRDefault="00BB4C97" w:rsidP="00BB4C97">
      <w:pPr>
        <w:pStyle w:val="Caption"/>
      </w:pPr>
      <w:r>
        <w:t xml:space="preserve">Nguồn </w:t>
      </w:r>
      <w:hyperlink r:id="rId94"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0" w:name="_Ref515780815"/>
      <w:bookmarkStart w:id="341" w:name="_Toc515781278"/>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9</w:t>
      </w:r>
      <w:r w:rsidR="0074733C">
        <w:fldChar w:fldCharType="end"/>
      </w:r>
      <w:bookmarkEnd w:id="340"/>
      <w:r>
        <w:rPr>
          <w:noProof/>
        </w:rPr>
        <w:t xml:space="preserve"> </w:t>
      </w:r>
      <w:r>
        <w:rPr>
          <w:sz w:val="26"/>
          <w:szCs w:val="26"/>
        </w:rPr>
        <w:t>Sơ đồ mô hình MVP</w:t>
      </w:r>
      <w:bookmarkEnd w:id="341"/>
    </w:p>
    <w:p w:rsidR="00BB4C97" w:rsidRDefault="00BB4C97" w:rsidP="00BB4C97">
      <w:pPr>
        <w:pStyle w:val="Caption"/>
        <w:rPr>
          <w:sz w:val="26"/>
          <w:szCs w:val="26"/>
          <w:lang w:val="en-US"/>
        </w:rPr>
      </w:pPr>
      <w:r>
        <w:rPr>
          <w:sz w:val="26"/>
          <w:szCs w:val="26"/>
        </w:rPr>
        <w:t xml:space="preserve"> Nguồn : </w:t>
      </w:r>
      <w:hyperlink r:id="rId96"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BB4C97">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BB4C97">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BB4C97">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BB4C97" w:rsidRDefault="00BB4C97" w:rsidP="00BB4C97">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BB4C97" w:rsidRPr="00BB4C97" w:rsidRDefault="00BB4C97" w:rsidP="00BB4C97">
      <w:pPr>
        <w:pStyle w:val="Caption"/>
      </w:pPr>
    </w:p>
    <w:p w:rsidR="00BB4C97" w:rsidRDefault="00BB4C97" w:rsidP="00BB4C97">
      <w:pPr>
        <w:pStyle w:val="Caption"/>
        <w:rPr>
          <w:lang w:val="en-US"/>
        </w:rPr>
      </w:pPr>
    </w:p>
    <w:p w:rsidR="00BB4C97" w:rsidRPr="00471B86" w:rsidRDefault="00BB4C97" w:rsidP="00BB4C97">
      <w:pPr>
        <w:pStyle w:val="Solution"/>
        <w:numPr>
          <w:ilvl w:val="0"/>
          <w:numId w:val="0"/>
        </w:numPr>
        <w:ind w:left="562"/>
      </w:pPr>
    </w:p>
    <w:p w:rsidR="00CE082D" w:rsidRDefault="00CE082D" w:rsidP="00CE082D"/>
    <w:p w:rsidR="00CE082D" w:rsidRDefault="00CE082D" w:rsidP="008A132F"/>
    <w:p w:rsidR="00CE082D" w:rsidRDefault="00471B86" w:rsidP="00CE082D">
      <w:r>
        <w:t>.</w:t>
      </w:r>
    </w:p>
    <w:p w:rsidR="00CE082D" w:rsidRDefault="00CE082D" w:rsidP="00CE082D"/>
    <w:p w:rsidR="00F33271" w:rsidRPr="00562157" w:rsidRDefault="00F33271" w:rsidP="00F33271">
      <w:pPr>
        <w:pStyle w:val="Heading2"/>
        <w:rPr>
          <w:lang w:val="en-US"/>
        </w:rPr>
      </w:pPr>
      <w:bookmarkStart w:id="342" w:name="_Toc515781240"/>
      <w:r w:rsidRPr="00562157">
        <w:rPr>
          <w:lang w:val="en-US"/>
        </w:rPr>
        <w:t xml:space="preserve">Các chức năng của </w:t>
      </w:r>
      <w:bookmarkEnd w:id="317"/>
      <w:bookmarkEnd w:id="318"/>
      <w:r w:rsidR="00455AA8" w:rsidRPr="00562157">
        <w:rPr>
          <w:lang w:val="en-US"/>
        </w:rPr>
        <w:t>hệ thống</w:t>
      </w:r>
      <w:bookmarkEnd w:id="342"/>
    </w:p>
    <w:p w:rsidR="00FF3E46" w:rsidRPr="00562157" w:rsidRDefault="00FF3E46" w:rsidP="00532DCB">
      <w:pPr>
        <w:pStyle w:val="Heading3"/>
      </w:pPr>
      <w:bookmarkStart w:id="343" w:name="_Ref360804200"/>
      <w:bookmarkStart w:id="344" w:name="_Toc515781241"/>
      <w:r w:rsidRPr="00562157">
        <w:t>Các cách thức tương tác</w:t>
      </w:r>
      <w:bookmarkEnd w:id="343"/>
      <w:bookmarkEnd w:id="344"/>
    </w:p>
    <w:p w:rsidR="00DD3D88" w:rsidRPr="00562157" w:rsidRDefault="00DD3D88" w:rsidP="00532DCB">
      <w:pPr>
        <w:pStyle w:val="Heading3"/>
      </w:pPr>
      <w:bookmarkStart w:id="345" w:name="_Toc515781242"/>
      <w:r w:rsidRPr="00562157">
        <w:t>Màn hình giao diện chính</w:t>
      </w:r>
      <w:bookmarkEnd w:id="345"/>
    </w:p>
    <w:p w:rsidR="007C72D8" w:rsidRDefault="007C72D8" w:rsidP="00CD778B">
      <w:pPr>
        <w:pStyle w:val="Heading2"/>
        <w:rPr>
          <w:lang w:val="en-US"/>
        </w:rPr>
      </w:pPr>
      <w:bookmarkStart w:id="346" w:name="_Toc359938303"/>
      <w:bookmarkStart w:id="347" w:name="_Toc360055380"/>
      <w:bookmarkStart w:id="348" w:name="_Toc360417504"/>
      <w:bookmarkStart w:id="349" w:name="_Toc360417684"/>
      <w:bookmarkStart w:id="350" w:name="_Toc515781243"/>
      <w:r w:rsidRPr="00562157">
        <w:rPr>
          <w:lang w:val="en-US"/>
        </w:rPr>
        <w:t>Kết luận</w:t>
      </w:r>
      <w:bookmarkEnd w:id="346"/>
      <w:bookmarkEnd w:id="347"/>
      <w:bookmarkEnd w:id="348"/>
      <w:bookmarkEnd w:id="349"/>
      <w:bookmarkEnd w:id="350"/>
    </w:p>
    <w:p w:rsidR="006D712D" w:rsidRDefault="006D712D" w:rsidP="006D712D">
      <w:pPr>
        <w:rPr>
          <w:lang w:val="en-US"/>
        </w:rPr>
      </w:pPr>
    </w:p>
    <w:p w:rsidR="006D712D" w:rsidRPr="00562157" w:rsidRDefault="006D712D" w:rsidP="006D712D">
      <w:pPr>
        <w:pStyle w:val="Pagetitle"/>
        <w:rPr>
          <w:lang w:val="en-US"/>
        </w:rPr>
      </w:pPr>
      <w:bookmarkStart w:id="351" w:name="_Toc515781244"/>
      <w:r>
        <w:rPr>
          <w:lang w:val="en-US"/>
        </w:rPr>
        <w:lastRenderedPageBreak/>
        <w:t>TÀI LIỆU THAM KHẢO</w:t>
      </w:r>
      <w:bookmarkEnd w:id="351"/>
    </w:p>
    <w:p w:rsidR="006D712D" w:rsidRPr="006D712D" w:rsidRDefault="006D712D" w:rsidP="006D712D">
      <w:pPr>
        <w:rPr>
          <w:lang w:val="en-US"/>
        </w:rPr>
      </w:pPr>
    </w:p>
    <w:bookmarkEnd w:id="237"/>
    <w:bookmarkEnd w:id="238"/>
    <w:p w:rsidR="001A0478" w:rsidRPr="001A0478" w:rsidRDefault="007853F0" w:rsidP="001A0478">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A0478" w:rsidRPr="001A0478">
        <w:rPr>
          <w:noProof/>
        </w:rPr>
        <w:t>[1]</w:t>
      </w:r>
      <w:r w:rsidR="001A0478" w:rsidRPr="001A0478">
        <w:rPr>
          <w:noProof/>
        </w:rPr>
        <w:tab/>
        <w:t xml:space="preserve">E. Sharlin, B. Watson, Y. Kitamura, F. Kishino, and Y. Itoh, “On tangible user interfaces, humans and spatiality,” </w:t>
      </w:r>
      <w:r w:rsidR="001A0478" w:rsidRPr="001A0478">
        <w:rPr>
          <w:i/>
          <w:iCs/>
          <w:noProof/>
        </w:rPr>
        <w:t>Pers. Ubiquitous Comput.</w:t>
      </w:r>
      <w:r w:rsidR="001A0478" w:rsidRPr="001A0478">
        <w:rPr>
          <w:noProof/>
        </w:rPr>
        <w:t>, vol. 8, no. 5, pp. 338–346, Sep. 2004.</w:t>
      </w:r>
    </w:p>
    <w:p w:rsidR="001A0478" w:rsidRPr="001A0478" w:rsidRDefault="001A0478" w:rsidP="001A0478">
      <w:pPr>
        <w:widowControl w:val="0"/>
        <w:autoSpaceDE w:val="0"/>
        <w:autoSpaceDN w:val="0"/>
        <w:adjustRightInd w:val="0"/>
        <w:spacing w:before="240" w:after="60" w:line="240" w:lineRule="auto"/>
        <w:ind w:left="640" w:hanging="640"/>
        <w:rPr>
          <w:noProof/>
        </w:rPr>
      </w:pPr>
      <w:r w:rsidRPr="001A0478">
        <w:rPr>
          <w:noProof/>
        </w:rPr>
        <w:t>[2]</w:t>
      </w:r>
      <w:r w:rsidRPr="001A0478">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4A45" w:rsidRDefault="00FF4A45" w:rsidP="00CD778B">
      <w:r>
        <w:separator/>
      </w:r>
    </w:p>
    <w:p w:rsidR="00FF4A45" w:rsidRDefault="00FF4A45" w:rsidP="00CD778B"/>
  </w:endnote>
  <w:endnote w:type="continuationSeparator" w:id="0">
    <w:p w:rsidR="00FF4A45" w:rsidRDefault="00FF4A45" w:rsidP="00CD778B">
      <w:r>
        <w:continuationSeparator/>
      </w:r>
    </w:p>
    <w:p w:rsidR="00FF4A45" w:rsidRDefault="00FF4A45"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937233"/>
      <w:docPartObj>
        <w:docPartGallery w:val="Page Numbers (Bottom of Page)"/>
        <w:docPartUnique/>
      </w:docPartObj>
    </w:sdtPr>
    <w:sdtContent>
      <w:p w:rsidR="008A3D56" w:rsidRDefault="008A3D56"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4A45" w:rsidRDefault="00FF4A45" w:rsidP="00CD778B">
      <w:r>
        <w:separator/>
      </w:r>
    </w:p>
    <w:p w:rsidR="00FF4A45" w:rsidRDefault="00FF4A45" w:rsidP="00CD778B"/>
  </w:footnote>
  <w:footnote w:type="continuationSeparator" w:id="0">
    <w:p w:rsidR="00FF4A45" w:rsidRDefault="00FF4A45" w:rsidP="00CD778B">
      <w:r>
        <w:continuationSeparator/>
      </w:r>
    </w:p>
    <w:p w:rsidR="00FF4A45" w:rsidRDefault="00FF4A45"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11.25pt;height:11.25pt" o:bullet="t">
        <v:imagedata r:id="rId1" o:title="BD14565_"/>
      </v:shape>
    </w:pict>
  </w:numPicBullet>
  <w:numPicBullet w:numPicBulletId="1">
    <w:pict>
      <v:shape id="_x0000_i1045" type="#_x0000_t75" style="width:9pt;height:9pt" o:bullet="t">
        <v:imagedata r:id="rId2" o:title="BD14755_"/>
      </v:shape>
    </w:pict>
  </w:numPicBullet>
  <w:numPicBullet w:numPicBulletId="2">
    <w:pict>
      <v:shape id="_x0000_i1046" type="#_x0000_t75" style="width:11.25pt;height:11.25pt" o:bullet="t">
        <v:imagedata r:id="rId3" o:title="BD14752_"/>
      </v:shape>
    </w:pict>
  </w:numPicBullet>
  <w:numPicBullet w:numPicBulletId="3">
    <w:pict>
      <v:shape id="_x0000_i1047" type="#_x0000_t75" style="width:9pt;height:9pt" o:bullet="t">
        <v:imagedata r:id="rId4" o:title="BD14581_"/>
      </v:shape>
    </w:pict>
  </w:numPicBullet>
  <w:numPicBullet w:numPicBulletId="4">
    <w:pict>
      <v:shape id="_x0000_i1048" type="#_x0000_t75" style="width:24.75pt;height:32.25pt" o:bullet="t">
        <v:imagedata r:id="rId5" o:title="light"/>
      </v:shape>
    </w:pict>
  </w:numPicBullet>
  <w:numPicBullet w:numPicBulletId="5">
    <w:pict>
      <v:shape id="_x0000_i1049" type="#_x0000_t75" style="width:24.75pt;height:24.75pt" o:bullet="t">
        <v:imagedata r:id="rId6" o:title="key"/>
      </v:shape>
    </w:pict>
  </w:numPicBullet>
  <w:numPicBullet w:numPicBulletId="6">
    <w:pict>
      <v:shape id="_x0000_i1050" type="#_x0000_t75" style="width:24.75pt;height:30pt" o:bullet="t">
        <v:imagedata r:id="rId7" o:title="lock1"/>
      </v:shape>
    </w:pict>
  </w:numPicBullet>
  <w:numPicBullet w:numPicBulletId="7">
    <w:pict>
      <v:shape id="_x0000_i1051" type="#_x0000_t75" style="width:30pt;height:39pt" o:bullet="t">
        <v:imagedata r:id="rId8" o:title="ProblemBullet"/>
      </v:shape>
    </w:pict>
  </w:numPicBullet>
  <w:numPicBullet w:numPicBulletId="8">
    <w:pict>
      <v:shape id="_x0000_i1052"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6"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7"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8"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29"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1"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2"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0"/>
  </w:num>
  <w:num w:numId="11">
    <w:abstractNumId w:val="28"/>
  </w:num>
  <w:num w:numId="12">
    <w:abstractNumId w:val="22"/>
  </w:num>
  <w:num w:numId="13">
    <w:abstractNumId w:val="24"/>
  </w:num>
  <w:num w:numId="14">
    <w:abstractNumId w:val="25"/>
  </w:num>
  <w:num w:numId="15">
    <w:abstractNumId w:val="20"/>
  </w:num>
  <w:num w:numId="16">
    <w:abstractNumId w:val="31"/>
  </w:num>
  <w:num w:numId="17">
    <w:abstractNumId w:val="27"/>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2"/>
  </w:num>
  <w:num w:numId="29">
    <w:abstractNumId w:val="12"/>
  </w:num>
  <w:num w:numId="30">
    <w:abstractNumId w:val="17"/>
  </w:num>
  <w:num w:numId="31">
    <w:abstractNumId w:val="26"/>
  </w:num>
  <w:num w:numId="32">
    <w:abstractNumId w:val="29"/>
  </w:num>
  <w:num w:numId="33">
    <w:abstractNumId w:val="19"/>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E09"/>
    <w:rsid w:val="00096047"/>
    <w:rsid w:val="000971C3"/>
    <w:rsid w:val="00097C65"/>
    <w:rsid w:val="000A016F"/>
    <w:rsid w:val="000A0736"/>
    <w:rsid w:val="000A077A"/>
    <w:rsid w:val="000A0827"/>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371"/>
    <w:rsid w:val="001537E9"/>
    <w:rsid w:val="001541B7"/>
    <w:rsid w:val="001549E0"/>
    <w:rsid w:val="00154AFD"/>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50C"/>
    <w:rsid w:val="002225A6"/>
    <w:rsid w:val="00222D56"/>
    <w:rsid w:val="00223E35"/>
    <w:rsid w:val="002245C1"/>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DED"/>
    <w:rsid w:val="002C5EAD"/>
    <w:rsid w:val="002C68BF"/>
    <w:rsid w:val="002C77A4"/>
    <w:rsid w:val="002C77D2"/>
    <w:rsid w:val="002D063A"/>
    <w:rsid w:val="002D0BF6"/>
    <w:rsid w:val="002D0DB4"/>
    <w:rsid w:val="002D1001"/>
    <w:rsid w:val="002D10F8"/>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54F"/>
    <w:rsid w:val="00304756"/>
    <w:rsid w:val="00304776"/>
    <w:rsid w:val="003048F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482A"/>
    <w:rsid w:val="004249A3"/>
    <w:rsid w:val="00424A10"/>
    <w:rsid w:val="004251D1"/>
    <w:rsid w:val="004258AD"/>
    <w:rsid w:val="004263D9"/>
    <w:rsid w:val="00426F68"/>
    <w:rsid w:val="004277D1"/>
    <w:rsid w:val="00430016"/>
    <w:rsid w:val="0043011D"/>
    <w:rsid w:val="004302A3"/>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1215"/>
    <w:rsid w:val="00521239"/>
    <w:rsid w:val="00521285"/>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968"/>
    <w:rsid w:val="006B6AD6"/>
    <w:rsid w:val="006B6DDD"/>
    <w:rsid w:val="006B6DE0"/>
    <w:rsid w:val="006B704A"/>
    <w:rsid w:val="006B77D9"/>
    <w:rsid w:val="006B78A6"/>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101"/>
    <w:rsid w:val="00772ACB"/>
    <w:rsid w:val="00772E23"/>
    <w:rsid w:val="007735A8"/>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5A47"/>
    <w:rsid w:val="00866C6F"/>
    <w:rsid w:val="008673AB"/>
    <w:rsid w:val="00867B3C"/>
    <w:rsid w:val="00870461"/>
    <w:rsid w:val="0087158A"/>
    <w:rsid w:val="00871695"/>
    <w:rsid w:val="0087184F"/>
    <w:rsid w:val="008720BD"/>
    <w:rsid w:val="008728E0"/>
    <w:rsid w:val="00872B60"/>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412"/>
    <w:rsid w:val="009B2423"/>
    <w:rsid w:val="009B2B11"/>
    <w:rsid w:val="009B2D54"/>
    <w:rsid w:val="009B320E"/>
    <w:rsid w:val="009B3218"/>
    <w:rsid w:val="009B37BF"/>
    <w:rsid w:val="009B3A48"/>
    <w:rsid w:val="009B3C98"/>
    <w:rsid w:val="009B427E"/>
    <w:rsid w:val="009B429B"/>
    <w:rsid w:val="009B42C5"/>
    <w:rsid w:val="009B42D3"/>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FF6"/>
    <w:rsid w:val="00AD62D5"/>
    <w:rsid w:val="00AD66BF"/>
    <w:rsid w:val="00AD6763"/>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528"/>
    <w:rsid w:val="00B5365D"/>
    <w:rsid w:val="00B53CCC"/>
    <w:rsid w:val="00B53DA3"/>
    <w:rsid w:val="00B545B0"/>
    <w:rsid w:val="00B54AF4"/>
    <w:rsid w:val="00B54C5C"/>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82B"/>
    <w:rsid w:val="00C54A16"/>
    <w:rsid w:val="00C54F8F"/>
    <w:rsid w:val="00C55E20"/>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406D"/>
    <w:rsid w:val="00F84120"/>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008B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4846C4"/>
    <w:pPr>
      <w:numPr>
        <w:numId w:val="30"/>
      </w:numPr>
      <w:spacing w:after="0" w:line="312"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4846C4"/>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4.png"/><Relationship Id="rId21" Type="http://schemas.openxmlformats.org/officeDocument/2006/relationships/hyperlink" Target="https://developer.vuforia.com/downloads/sdk" TargetMode="External"/><Relationship Id="rId34" Type="http://schemas.openxmlformats.org/officeDocument/2006/relationships/image" Target="media/image32.jpeg"/><Relationship Id="rId42" Type="http://schemas.openxmlformats.org/officeDocument/2006/relationships/hyperlink" Target="https://www.edrawsoft.com/umldiagramtemplate.php" TargetMode="External"/><Relationship Id="rId47" Type="http://schemas.openxmlformats.org/officeDocument/2006/relationships/image" Target="media/image44.jpeg"/><Relationship Id="rId50" Type="http://schemas.openxmlformats.org/officeDocument/2006/relationships/image" Target="media/image47.jpeg"/><Relationship Id="rId55" Type="http://schemas.openxmlformats.org/officeDocument/2006/relationships/hyperlink" Target="https://www.mindtreatstudios.com/the-art-of-speech/" TargetMode="External"/><Relationship Id="rId63" Type="http://schemas.openxmlformats.org/officeDocument/2006/relationships/hyperlink" Target="https://unity3d.com/learn/tutorials/topics/graphics/gentle-introduction-shaders" TargetMode="External"/><Relationship Id="rId68" Type="http://schemas.openxmlformats.org/officeDocument/2006/relationships/image" Target="media/image56.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3.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6.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image" Target="media/image22.png"/><Relationship Id="rId32" Type="http://schemas.openxmlformats.org/officeDocument/2006/relationships/image" Target="media/image30.png"/><Relationship Id="rId37" Type="http://schemas.openxmlformats.org/officeDocument/2006/relationships/image" Target="media/image35.jpeg"/><Relationship Id="rId40" Type="http://schemas.openxmlformats.org/officeDocument/2006/relationships/image" Target="media/image38.jpeg"/><Relationship Id="rId45" Type="http://schemas.openxmlformats.org/officeDocument/2006/relationships/image" Target="media/image42.jpeg"/><Relationship Id="rId53" Type="http://schemas.openxmlformats.org/officeDocument/2006/relationships/hyperlink" Target="https://www.slideshare.net/MarcoDAlessandro/nui-e-biometrics-in-windows-10" TargetMode="External"/><Relationship Id="rId58" Type="http://schemas.openxmlformats.org/officeDocument/2006/relationships/image" Target="media/image50.jpeg"/><Relationship Id="rId66" Type="http://schemas.openxmlformats.org/officeDocument/2006/relationships/image" Target="media/image55.png"/><Relationship Id="rId74" Type="http://schemas.openxmlformats.org/officeDocument/2006/relationships/image" Target="media/image61.png"/><Relationship Id="rId79" Type="http://schemas.openxmlformats.org/officeDocument/2006/relationships/hyperlink" Target="https://docs.unity3d.com/Manual/Lighting.html" TargetMode="External"/><Relationship Id="rId87" Type="http://schemas.openxmlformats.org/officeDocument/2006/relationships/image" Target="media/image71.jpe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68.png"/><Relationship Id="rId90" Type="http://schemas.openxmlformats.org/officeDocument/2006/relationships/image" Target="media/image74.png"/><Relationship Id="rId95" Type="http://schemas.openxmlformats.org/officeDocument/2006/relationships/image" Target="media/image78.png"/><Relationship Id="rId19" Type="http://schemas.openxmlformats.org/officeDocument/2006/relationships/image" Target="media/image19.png"/><Relationship Id="rId14" Type="http://schemas.openxmlformats.org/officeDocument/2006/relationships/image" Target="media/image15.png"/><Relationship Id="rId22" Type="http://schemas.openxmlformats.org/officeDocument/2006/relationships/image" Target="media/image20.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3.jpe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49.jpeg"/><Relationship Id="rId64" Type="http://schemas.openxmlformats.org/officeDocument/2006/relationships/image" Target="media/image54.png"/><Relationship Id="rId69" Type="http://schemas.openxmlformats.org/officeDocument/2006/relationships/hyperlink" Target="http://www.clonefactor.com/wordpress/unity3d-show-room/raycast-gizmos-visualizer/" TargetMode="External"/><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hyperlink" Target="https://www.edrawsoft.com/umldiagramtemplate.php" TargetMode="External"/><Relationship Id="rId72" Type="http://schemas.openxmlformats.org/officeDocument/2006/relationships/image" Target="media/image59.png"/><Relationship Id="rId80" Type="http://schemas.openxmlformats.org/officeDocument/2006/relationships/image" Target="media/image66.png"/><Relationship Id="rId85" Type="http://schemas.openxmlformats.org/officeDocument/2006/relationships/image" Target="media/image72.jpeg"/><Relationship Id="rId93" Type="http://schemas.openxmlformats.org/officeDocument/2006/relationships/image" Target="media/image77.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31.png"/><Relationship Id="rId38" Type="http://schemas.openxmlformats.org/officeDocument/2006/relationships/image" Target="media/image36.jpeg"/><Relationship Id="rId46" Type="http://schemas.openxmlformats.org/officeDocument/2006/relationships/image" Target="media/image43.jpeg"/><Relationship Id="rId59" Type="http://schemas.openxmlformats.org/officeDocument/2006/relationships/hyperlink" Target="https://pterneas.com/2014/03/13/kinect-for-windows-version-2-body-tracking/" TargetMode="External"/><Relationship Id="rId67" Type="http://schemas.openxmlformats.org/officeDocument/2006/relationships/hyperlink" Target="https://viblo.asia/p/co-ban-ve-engine-vat-ly-trong-unity-3OEqGj1PM9bL" TargetMode="External"/><Relationship Id="rId20" Type="http://schemas.openxmlformats.org/officeDocument/2006/relationships/hyperlink" Target="https://developer.vuforia.com/vui/auth/login" TargetMode="External"/><Relationship Id="rId41" Type="http://schemas.openxmlformats.org/officeDocument/2006/relationships/image" Target="media/image39.jpeg"/><Relationship Id="rId54" Type="http://schemas.openxmlformats.org/officeDocument/2006/relationships/image" Target="media/image48.jpeg"/><Relationship Id="rId62" Type="http://schemas.openxmlformats.org/officeDocument/2006/relationships/image" Target="media/image53.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69.jpe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1.png"/><Relationship Id="rId28" Type="http://schemas.openxmlformats.org/officeDocument/2006/relationships/image" Target="media/image26.png"/><Relationship Id="rId36" Type="http://schemas.openxmlformats.org/officeDocument/2006/relationships/image" Target="media/image34.jpeg"/><Relationship Id="rId49" Type="http://schemas.openxmlformats.org/officeDocument/2006/relationships/image" Target="media/image46.jpeg"/><Relationship Id="rId57" Type="http://schemas.openxmlformats.org/officeDocument/2006/relationships/hyperlink" Target="https://brekel.com/kinect-2-details-specifications-observations/"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41.jpeg"/><Relationship Id="rId52" Type="http://schemas.openxmlformats.org/officeDocument/2006/relationships/image" Target="media/image44.png"/><Relationship Id="rId60" Type="http://schemas.openxmlformats.org/officeDocument/2006/relationships/image" Target="media/image51.jpeg"/><Relationship Id="rId65" Type="http://schemas.openxmlformats.org/officeDocument/2006/relationships/hyperlink" Target="https://docs.unity3d.com/Manual/Materials.html"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7.png"/><Relationship Id="rId86" Type="http://schemas.openxmlformats.org/officeDocument/2006/relationships/image" Target="media/image70.png"/><Relationship Id="rId94" Type="http://schemas.openxmlformats.org/officeDocument/2006/relationships/hyperlink" Target="https://code.tutsplus.com/tutorials/an-introduction-to-model-view-presenter-on-android--cms-26162" TargetMode="Externa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png"/><Relationship Id="rId18" Type="http://schemas.openxmlformats.org/officeDocument/2006/relationships/hyperlink" Target="https://developer.vuforia.com/vui/auth/register" TargetMode="External"/><Relationship Id="rId39" Type="http://schemas.openxmlformats.org/officeDocument/2006/relationships/image" Target="media/image37.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522E8E14-453B-4B51-803B-DBCFD81E2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9755</Words>
  <Characters>55607</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5232</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Khóa luận tốt nghiệp cử nhân CNTT</dc:subject>
  <dc:creator/>
  <cp:lastModifiedBy/>
  <cp:revision>1</cp:revision>
  <dcterms:created xsi:type="dcterms:W3CDTF">2018-06-03T15:13:00Z</dcterms:created>
  <dcterms:modified xsi:type="dcterms:W3CDTF">2018-06-05T16:20: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